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1093061F"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commentRangeStart w:id="1"/>
      <w:r>
        <w:rPr>
          <w:rFonts w:ascii="Times New Roman" w:hAnsi="Times New Roman" w:cs="Times New Roman"/>
          <w:sz w:val="24"/>
          <w:szCs w:val="24"/>
          <w:vertAlign w:val="superscript"/>
        </w:rPr>
        <w:t>5</w:t>
      </w:r>
      <w:ins w:id="2" w:author="Sebastian Pfautsch" w:date="2018-08-29T17:23:00Z">
        <w:r w:rsidR="002D3A6D">
          <w:rPr>
            <w:rFonts w:ascii="Times New Roman" w:eastAsia="TimesNewRoman" w:hAnsi="Times New Roman" w:cs="Times New Roman"/>
            <w:sz w:val="24"/>
            <w:szCs w:val="24"/>
            <w:lang w:val="en-US"/>
          </w:rPr>
          <w:t xml:space="preserve">School of Social Science and Psychology </w:t>
        </w:r>
      </w:ins>
      <w:commentRangeEnd w:id="1"/>
      <w:ins w:id="3" w:author="Sebastian Pfautsch" w:date="2018-08-29T17:24:00Z">
        <w:r w:rsidR="002D3A6D">
          <w:rPr>
            <w:rStyle w:val="CommentReference"/>
          </w:rPr>
          <w:commentReference w:id="1"/>
        </w:r>
      </w:ins>
      <w:ins w:id="4" w:author="Sebastian Pfautsch" w:date="2018-08-29T17:23:00Z">
        <w:r w:rsidR="002D3A6D">
          <w:rPr>
            <w:rFonts w:ascii="Times New Roman" w:eastAsia="TimesNewRoman" w:hAnsi="Times New Roman" w:cs="Times New Roman"/>
            <w:sz w:val="24"/>
            <w:szCs w:val="24"/>
            <w:lang w:val="en-US"/>
          </w:rPr>
          <w:t>(Urban Studies)</w:t>
        </w:r>
      </w:ins>
      <w:del w:id="5" w:author="Sebastian Pfautsch" w:date="2018-08-29T17:23:00Z">
        <w:r w:rsidR="001477B8" w:rsidRPr="009B00B8" w:rsidDel="002D3A6D">
          <w:rPr>
            <w:rFonts w:ascii="Times New Roman" w:eastAsia="TimesNewRoman" w:hAnsi="Times New Roman" w:cs="Times New Roman"/>
            <w:sz w:val="24"/>
            <w:szCs w:val="24"/>
            <w:lang w:val="en-US"/>
          </w:rPr>
          <w:delText>Office of the Deputy-Vice Chancellor (Research &amp; Development)</w:delText>
        </w:r>
      </w:del>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del w:id="6" w:author="Sebastian Pfautsch" w:date="2018-08-29T17:23:00Z">
        <w:r w:rsidR="001477B8" w:rsidRPr="009B00B8" w:rsidDel="002D3A6D">
          <w:rPr>
            <w:rFonts w:ascii="Times New Roman" w:eastAsia="TimesNewRoman" w:hAnsi="Times New Roman" w:cs="Times New Roman"/>
            <w:sz w:val="24"/>
            <w:szCs w:val="24"/>
            <w:lang w:val="en-US"/>
          </w:rPr>
          <w:delText xml:space="preserve">8 </w:delText>
        </w:r>
      </w:del>
      <w:r w:rsidR="001477B8" w:rsidRPr="009B00B8">
        <w:rPr>
          <w:rFonts w:ascii="Times New Roman" w:eastAsia="TimesNewRoman" w:hAnsi="Times New Roman" w:cs="Times New Roman"/>
          <w:sz w:val="24"/>
          <w:szCs w:val="24"/>
          <w:lang w:val="en-US"/>
        </w:rPr>
        <w:t xml:space="preserve">Locked Bag 1797, </w:t>
      </w:r>
      <w:proofErr w:type="spellStart"/>
      <w:r w:rsidR="001477B8" w:rsidRPr="009B00B8">
        <w:rPr>
          <w:rFonts w:ascii="Times New Roman" w:eastAsia="TimesNewRoman" w:hAnsi="Times New Roman" w:cs="Times New Roman"/>
          <w:sz w:val="24"/>
          <w:szCs w:val="24"/>
          <w:lang w:val="en-US"/>
        </w:rPr>
        <w:t>Penrith</w:t>
      </w:r>
      <w:proofErr w:type="spellEnd"/>
      <w:r w:rsidR="001477B8" w:rsidRPr="009B00B8">
        <w:rPr>
          <w:rFonts w:ascii="Times New Roman" w:eastAsia="TimesNewRoman" w:hAnsi="Times New Roman" w:cs="Times New Roman"/>
          <w:sz w:val="24"/>
          <w:szCs w:val="24"/>
          <w:lang w:val="en-US"/>
        </w:rPr>
        <w:t>,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7F051475"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CB247B">
        <w:rPr>
          <w:rFonts w:ascii="Times New Roman" w:hAnsi="Times New Roman" w:cs="Times New Roman"/>
          <w:sz w:val="24"/>
          <w:szCs w:val="24"/>
        </w:rPr>
        <w:t>424</w:t>
      </w:r>
    </w:p>
    <w:p w14:paraId="196A086D" w14:textId="033465F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7E244A">
        <w:rPr>
          <w:rFonts w:ascii="Times New Roman" w:hAnsi="Times New Roman" w:cs="Times New Roman"/>
          <w:sz w:val="24"/>
          <w:szCs w:val="24"/>
        </w:rPr>
        <w:t>200</w:t>
      </w:r>
    </w:p>
    <w:p w14:paraId="3BDCCDA3" w14:textId="3EEEDA9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C557CE">
        <w:rPr>
          <w:rFonts w:ascii="Times New Roman" w:hAnsi="Times New Roman" w:cs="Times New Roman"/>
          <w:sz w:val="24"/>
          <w:szCs w:val="24"/>
        </w:rPr>
        <w:t>265</w:t>
      </w:r>
    </w:p>
    <w:p w14:paraId="12E35DFD" w14:textId="2B3B1BE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F661B4">
        <w:rPr>
          <w:rFonts w:ascii="Times New Roman" w:hAnsi="Times New Roman" w:cs="Times New Roman"/>
          <w:sz w:val="24"/>
          <w:szCs w:val="24"/>
        </w:rPr>
        <w:t>2252</w:t>
      </w:r>
    </w:p>
    <w:p w14:paraId="1F828C49" w14:textId="314D2BA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CB247B">
        <w:rPr>
          <w:rFonts w:ascii="Times New Roman" w:hAnsi="Times New Roman" w:cs="Times New Roman"/>
          <w:sz w:val="24"/>
          <w:szCs w:val="24"/>
        </w:rPr>
        <w:t>348</w:t>
      </w:r>
    </w:p>
    <w:p w14:paraId="6046FD2E" w14:textId="65D6DAD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4A7BDD">
        <w:rPr>
          <w:rFonts w:ascii="Times New Roman" w:hAnsi="Times New Roman" w:cs="Times New Roman"/>
          <w:sz w:val="24"/>
          <w:szCs w:val="24"/>
        </w:rPr>
        <w:t>59</w:t>
      </w:r>
    </w:p>
    <w:p w14:paraId="02E14035" w14:textId="3461781A"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4A7BDD">
        <w:rPr>
          <w:rFonts w:ascii="Times New Roman" w:hAnsi="Times New Roman" w:cs="Times New Roman"/>
          <w:sz w:val="24"/>
          <w:szCs w:val="24"/>
        </w:rPr>
        <w:t>120</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6C3FE727"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strongly influences tree growth and</w:t>
      </w:r>
      <w:r w:rsidR="006C3737">
        <w:rPr>
          <w:rFonts w:ascii="Times New Roman" w:hAnsi="Times New Roman" w:cs="Times New Roman"/>
          <w:sz w:val="24"/>
          <w:szCs w:val="24"/>
        </w:rPr>
        <w:t xml:space="preserve"> ecosystem C storage. A</w:t>
      </w:r>
      <w:r w:rsidR="00AC014C">
        <w:rPr>
          <w:rFonts w:ascii="Times New Roman" w:hAnsi="Times New Roman" w:cs="Times New Roman"/>
          <w:sz w:val="24"/>
          <w:szCs w:val="24"/>
        </w:rPr>
        <w:t>llocation is challenging to measure and the influences of</w:t>
      </w:r>
      <w:r w:rsidR="00DE74F4" w:rsidRPr="00555290">
        <w:rPr>
          <w:rFonts w:ascii="Times New Roman" w:hAnsi="Times New Roman" w:cs="Times New Roman"/>
          <w:sz w:val="24"/>
          <w:szCs w:val="24"/>
        </w:rPr>
        <w:t xml:space="preserve"> environmental changes such as warming and drought</w:t>
      </w:r>
      <w:r w:rsidR="00AC014C">
        <w:rPr>
          <w:rFonts w:ascii="Times New Roman" w:hAnsi="Times New Roman" w:cs="Times New Roman"/>
          <w:sz w:val="24"/>
          <w:szCs w:val="24"/>
        </w:rPr>
        <w:t xml:space="preserve"> are uncertain</w:t>
      </w:r>
      <w:r w:rsidR="00DE74F4" w:rsidRPr="00555290">
        <w:rPr>
          <w:rFonts w:ascii="Times New Roman" w:hAnsi="Times New Roman" w:cs="Times New Roman"/>
          <w:sz w:val="24"/>
          <w:szCs w:val="24"/>
        </w:rPr>
        <w:t>.</w:t>
      </w:r>
      <w:r>
        <w:rPr>
          <w:rFonts w:ascii="Times New Roman" w:hAnsi="Times New Roman" w:cs="Times New Roman"/>
          <w:sz w:val="24"/>
          <w:szCs w:val="24"/>
        </w:rPr>
        <w:t xml:space="preserve"> </w:t>
      </w:r>
    </w:p>
    <w:p w14:paraId="7756A5FB" w14:textId="18F4F67E"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4CCAA190"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 xml:space="preserve">aintenance respiration acclimated </w:t>
      </w:r>
      <w:proofErr w:type="spellStart"/>
      <w:r w:rsidRPr="00555290">
        <w:rPr>
          <w:rFonts w:ascii="Times New Roman" w:hAnsi="Times New Roman" w:cs="Times New Roman"/>
          <w:sz w:val="24"/>
          <w:szCs w:val="24"/>
        </w:rPr>
        <w:t>homeostatically</w:t>
      </w:r>
      <w:proofErr w:type="spellEnd"/>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autotrophic respiration, even with complete acclimation of maintenance respiration.</w:t>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2CD3738E"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3951D50C"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xml:space="preserve">. Thus it is often inappropriate to infer C partitioning from biomass </w:t>
      </w:r>
      <w:commentRangeStart w:id="7"/>
      <w:r w:rsidR="00374242" w:rsidRPr="009B00B8">
        <w:rPr>
          <w:rFonts w:ascii="Times New Roman" w:hAnsi="Times New Roman" w:cs="Times New Roman"/>
        </w:rPr>
        <w:t>ratios</w:t>
      </w:r>
      <w:commentRangeEnd w:id="7"/>
      <w:r w:rsidR="006327C0">
        <w:rPr>
          <w:rStyle w:val="CommentReference"/>
        </w:rPr>
        <w:commentReference w:id="7"/>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ins w:id="8" w:author="Sebastian Pfautsch" w:date="2018-08-29T12:40:00Z">
        <w:r w:rsidR="00126292">
          <w:rPr>
            <w:rFonts w:ascii="Times New Roman" w:hAnsi="Times New Roman" w:cs="Times New Roman"/>
          </w:rPr>
          <w:t xml:space="preserve">Surprisingly, </w:t>
        </w:r>
      </w:ins>
      <w:del w:id="9" w:author="Sebastian Pfautsch" w:date="2018-08-29T12:40:00Z">
        <w:r w:rsidR="00AC014C" w:rsidDel="00126292">
          <w:rPr>
            <w:rFonts w:ascii="Times New Roman" w:hAnsi="Times New Roman" w:cs="Times New Roman"/>
          </w:rPr>
          <w:delText xml:space="preserve">The </w:delText>
        </w:r>
      </w:del>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625EDD5A"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 xml:space="preserve">Several schemes have been used to conceptualize and model C allocation. The simplest approach is to assume that trees partition a constant fraction of fixed C to each use. This scheme is supported by linear relationships between production terms in some systems, such as </w:t>
      </w:r>
      <w:r w:rsidR="00C557CE">
        <w:rPr>
          <w:rFonts w:ascii="Times New Roman" w:hAnsi="Times New Roman" w:cs="Times New Roman"/>
        </w:rPr>
        <w:t>for</w:t>
      </w:r>
      <w:r w:rsidRPr="009B00B8">
        <w:rPr>
          <w:rFonts w:ascii="Times New Roman" w:hAnsi="Times New Roman" w:cs="Times New Roman"/>
        </w:rPr>
        <w:t xml:space="preserve">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 xml:space="preserve">via allometric relationships, </w:t>
      </w:r>
      <w:commentRangeStart w:id="10"/>
      <w:proofErr w:type="spellStart"/>
      <w:r w:rsidR="00D3799D">
        <w:rPr>
          <w:rFonts w:ascii="Times New Roman" w:hAnsi="Times New Roman" w:cs="Times New Roman"/>
        </w:rPr>
        <w:t>Hü</w:t>
      </w:r>
      <w:r w:rsidRPr="009B00B8">
        <w:rPr>
          <w:rFonts w:ascii="Times New Roman" w:hAnsi="Times New Roman" w:cs="Times New Roman"/>
        </w:rPr>
        <w:t>ber</w:t>
      </w:r>
      <w:commentRangeEnd w:id="10"/>
      <w:proofErr w:type="spellEnd"/>
      <w:r w:rsidR="00126292">
        <w:rPr>
          <w:rStyle w:val="CommentReference"/>
        </w:rPr>
        <w:commentReference w:id="10"/>
      </w:r>
      <w:r w:rsidRPr="009B00B8">
        <w:rPr>
          <w:rFonts w:ascii="Times New Roman" w:hAnsi="Times New Roman" w:cs="Times New Roman"/>
        </w:rPr>
        <w:t xml:space="preserve">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w:t>
      </w:r>
      <w:r w:rsidRPr="009B00B8">
        <w:rPr>
          <w:rFonts w:ascii="Times New Roman" w:hAnsi="Times New Roman" w:cs="Times New Roman"/>
        </w:rPr>
        <w:lastRenderedPageBreak/>
        <w:t>This 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irect evidence supporting 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70489D51"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C557CE">
        <w:rPr>
          <w:rFonts w:ascii="Times New Roman" w:hAnsi="Times New Roman" w:cs="Times New Roman"/>
        </w:rPr>
        <w:t>. 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00374242" w:rsidRPr="009B00B8">
        <w:rPr>
          <w:rFonts w:ascii="Times New Roman" w:hAnsi="Times New Roman" w:cs="Times New Roman"/>
        </w:rPr>
        <w:t>reduce C allocation belowground in beech sa</w:t>
      </w:r>
      <w:del w:id="11" w:author="Sebastian Pfautsch" w:date="2018-08-29T12:44:00Z">
        <w:r w:rsidR="00374242" w:rsidRPr="009B00B8" w:rsidDel="00126292">
          <w:rPr>
            <w:rFonts w:ascii="Times New Roman" w:hAnsi="Times New Roman" w:cs="Times New Roman"/>
          </w:rPr>
          <w:delText>m</w:delText>
        </w:r>
      </w:del>
      <w:r w:rsidR="00374242" w:rsidRPr="009B00B8">
        <w:rPr>
          <w:rFonts w:ascii="Times New Roman" w:hAnsi="Times New Roman" w:cs="Times New Roman"/>
        </w:rPr>
        <w:t xml:space="preserve">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C557CE">
        <w:rPr>
          <w:rFonts w:ascii="Times New Roman" w:hAnsi="Times New Roman" w:cs="Times New Roman"/>
        </w:rPr>
        <w:t>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31768216"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w:t>
      </w:r>
      <w:r w:rsidR="007E244A">
        <w:rPr>
          <w:rFonts w:ascii="Times New Roman" w:hAnsi="Times New Roman" w:cs="Times New Roman"/>
        </w:rPr>
        <w:t xml:space="preserve">as </w:t>
      </w:r>
      <w:r w:rsidRPr="009B00B8">
        <w:rPr>
          <w:rFonts w:ascii="Times New Roman" w:hAnsi="Times New Roman" w:cs="Times New Roman"/>
        </w:rPr>
        <w:t>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found no correlation between forest </w:t>
      </w:r>
      <w:commentRangeStart w:id="12"/>
      <w:r w:rsidRPr="009B00B8">
        <w:rPr>
          <w:rFonts w:ascii="Times New Roman" w:hAnsi="Times New Roman" w:cs="Times New Roman"/>
        </w:rPr>
        <w:t xml:space="preserve">root mass fraction </w:t>
      </w:r>
      <w:commentRangeEnd w:id="12"/>
      <w:r w:rsidR="00CD37C9">
        <w:rPr>
          <w:rStyle w:val="CommentReference"/>
        </w:rPr>
        <w:commentReference w:id="12"/>
      </w:r>
      <w:r w:rsidRPr="009B00B8">
        <w:rPr>
          <w:rFonts w:ascii="Times New Roman" w:hAnsi="Times New Roman" w:cs="Times New Roman"/>
        </w:rPr>
        <w:t xml:space="preserve">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small individua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w:t>
      </w:r>
      <w:r w:rsidRPr="009B00B8">
        <w:rPr>
          <w:rFonts w:ascii="Times New Roman" w:hAnsi="Times New Roman" w:cs="Times New Roman"/>
        </w:rPr>
        <w:lastRenderedPageBreak/>
        <w:t xml:space="preserve">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03F02022"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r w:rsidRPr="009B00B8">
        <w:rPr>
          <w:rFonts w:ascii="Times New Roman" w:hAnsi="Times New Roman" w:cs="Times New Roman"/>
          <w:i/>
        </w:rPr>
        <w:t xml:space="preserve">Quercus </w:t>
      </w:r>
      <w:proofErr w:type="spellStart"/>
      <w:r w:rsidRPr="009B00B8">
        <w:rPr>
          <w:rFonts w:ascii="Times New Roman" w:hAnsi="Times New Roman" w:cs="Times New Roman"/>
          <w:i/>
        </w:rPr>
        <w:t>stellata</w:t>
      </w:r>
      <w:proofErr w:type="spellEnd"/>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6B779E7D"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commentRangeStart w:id="13"/>
      <w:ins w:id="14" w:author="Peter Reich" w:date="2018-08-29T04:48:00Z">
        <w:r w:rsidR="00C9473E">
          <w:rPr>
            <w:rFonts w:ascii="Times New Roman" w:hAnsi="Times New Roman" w:cs="Times New Roman"/>
          </w:rPr>
          <w:t xml:space="preserve">To </w:t>
        </w:r>
      </w:ins>
      <w:commentRangeEnd w:id="13"/>
      <w:ins w:id="15" w:author="Peter Reich" w:date="2018-08-29T04:53:00Z">
        <w:r w:rsidR="009C2E18">
          <w:rPr>
            <w:rStyle w:val="CommentReference"/>
          </w:rPr>
          <w:commentReference w:id="13"/>
        </w:r>
      </w:ins>
      <w:ins w:id="16" w:author="Peter Reich" w:date="2018-08-29T04:48:00Z">
        <w:r w:rsidR="00C9473E">
          <w:rPr>
            <w:rFonts w:ascii="Times New Roman" w:hAnsi="Times New Roman" w:cs="Times New Roman"/>
          </w:rPr>
          <w:t>advance our understanding of such issues</w:t>
        </w:r>
        <w:r w:rsidR="006E561C">
          <w:rPr>
            <w:rFonts w:ascii="Times New Roman" w:hAnsi="Times New Roman" w:cs="Times New Roman"/>
          </w:rPr>
          <w:t xml:space="preserve">, and in particular our knowledge gaps about interactions of temperature and water availability </w:t>
        </w:r>
      </w:ins>
      <w:ins w:id="17" w:author="Peter Reich" w:date="2018-08-29T04:49:00Z">
        <w:r w:rsidR="006E561C">
          <w:rPr>
            <w:rFonts w:ascii="Times New Roman" w:hAnsi="Times New Roman" w:cs="Times New Roman"/>
          </w:rPr>
          <w:t>on dynamic allocation processes</w:t>
        </w:r>
      </w:ins>
      <w:ins w:id="18" w:author="Peter Reich" w:date="2018-08-29T04:50:00Z">
        <w:r w:rsidR="006E561C">
          <w:rPr>
            <w:rFonts w:ascii="Times New Roman" w:hAnsi="Times New Roman" w:cs="Times New Roman"/>
          </w:rPr>
          <w:t xml:space="preserve"> – which is striking for larger individuals- we studied carbon allocation in</w:t>
        </w:r>
      </w:ins>
      <w:ins w:id="19" w:author="Peter Reich" w:date="2018-08-29T04:51:00Z">
        <w:r w:rsidR="006E561C">
          <w:rPr>
            <w:rFonts w:ascii="Times New Roman" w:hAnsi="Times New Roman" w:cs="Times New Roman"/>
          </w:rPr>
          <w:t xml:space="preserve"> 8 to 9-meter tall Eucalypt</w:t>
        </w:r>
      </w:ins>
      <w:ins w:id="20" w:author="Peter Reich" w:date="2018-08-29T04:52:00Z">
        <w:r w:rsidR="006E561C">
          <w:rPr>
            <w:rFonts w:ascii="Times New Roman" w:hAnsi="Times New Roman" w:cs="Times New Roman"/>
          </w:rPr>
          <w:t xml:space="preserve"> trees growing in an experiment that manipulated both </w:t>
        </w:r>
        <w:proofErr w:type="spellStart"/>
        <w:r w:rsidR="006E561C">
          <w:rPr>
            <w:rFonts w:ascii="Times New Roman" w:hAnsi="Times New Roman" w:cs="Times New Roman"/>
          </w:rPr>
          <w:t>tempoerature</w:t>
        </w:r>
        <w:proofErr w:type="spellEnd"/>
        <w:r w:rsidR="006E561C">
          <w:rPr>
            <w:rFonts w:ascii="Times New Roman" w:hAnsi="Times New Roman" w:cs="Times New Roman"/>
          </w:rPr>
          <w:t xml:space="preserve"> and moisture supply.</w:t>
        </w:r>
      </w:ins>
      <w:ins w:id="21" w:author="Peter Reich" w:date="2018-08-29T04:51:00Z">
        <w:r w:rsidR="006E561C">
          <w:rPr>
            <w:rFonts w:ascii="Times New Roman" w:hAnsi="Times New Roman" w:cs="Times New Roman"/>
          </w:rPr>
          <w:t xml:space="preserve"> </w:t>
        </w:r>
      </w:ins>
      <w:ins w:id="22" w:author="Peter Reich" w:date="2018-08-29T04:50:00Z">
        <w:r w:rsidR="006E561C">
          <w:rPr>
            <w:rFonts w:ascii="Times New Roman" w:hAnsi="Times New Roman" w:cs="Times New Roman"/>
          </w:rPr>
          <w:t xml:space="preserve"> </w:t>
        </w:r>
      </w:ins>
      <w:r w:rsidR="00374242" w:rsidRPr="009B00B8">
        <w:rPr>
          <w:rFonts w:ascii="Times New Roman" w:hAnsi="Times New Roman" w:cs="Times New Roman"/>
        </w:rPr>
        <w:t xml:space="preserve">We </w:t>
      </w:r>
      <w:ins w:id="23" w:author="Peter Reich" w:date="2018-08-29T04:54:00Z">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ins>
      <w:ins w:id="24" w:author="Peter Reich" w:date="2018-08-29T04:55:00Z">
        <w:r w:rsidR="006264A8">
          <w:rPr>
            <w:rFonts w:ascii="Times New Roman" w:hAnsi="Times New Roman" w:cs="Times New Roman"/>
          </w:rPr>
          <w:t>southeastern</w:t>
        </w:r>
      </w:ins>
      <w:ins w:id="25" w:author="Peter Reich" w:date="2018-08-29T04:54:00Z">
        <w:r w:rsidR="00C443D6">
          <w:rPr>
            <w:rFonts w:ascii="Times New Roman" w:hAnsi="Times New Roman" w:cs="Times New Roman"/>
          </w:rPr>
          <w:t xml:space="preserve"> Australia to </w:t>
        </w:r>
      </w:ins>
      <w:r w:rsidR="00374242" w:rsidRPr="009B00B8">
        <w:rPr>
          <w:rFonts w:ascii="Times New Roman" w:hAnsi="Times New Roman" w:cs="Times New Roman"/>
        </w:rPr>
        <w:t>expose</w:t>
      </w:r>
      <w:del w:id="26" w:author="Peter Reich" w:date="2018-08-29T04:54:00Z">
        <w:r w:rsidR="00374242" w:rsidRPr="009B00B8" w:rsidDel="00C443D6">
          <w:rPr>
            <w:rFonts w:ascii="Times New Roman" w:hAnsi="Times New Roman" w:cs="Times New Roman"/>
          </w:rPr>
          <w:delText>d</w:delText>
        </w:r>
      </w:del>
      <w:r w:rsidR="00374242" w:rsidRPr="009B00B8">
        <w:rPr>
          <w:rFonts w:ascii="Times New Roman" w:hAnsi="Times New Roman" w:cs="Times New Roman"/>
        </w:rPr>
        <w:t xml:space="preserve">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to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 xml:space="preserve">Using the unique infrastructure of </w:t>
      </w:r>
      <w:ins w:id="27" w:author="Peter Reich" w:date="2018-08-29T04:54:00Z">
        <w:r w:rsidR="00C443D6">
          <w:rPr>
            <w:rFonts w:ascii="Times New Roman" w:hAnsi="Times New Roman" w:cs="Times New Roman"/>
          </w:rPr>
          <w:t xml:space="preserve">the </w:t>
        </w:r>
      </w:ins>
      <w:r w:rsidR="00276682">
        <w:rPr>
          <w:rFonts w:ascii="Times New Roman" w:hAnsi="Times New Roman" w:cs="Times New Roman"/>
        </w:rPr>
        <w:t>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5B551F">
        <w:rPr>
          <w:rFonts w:ascii="Times New Roman" w:hAnsi="Times New Roman" w:cs="Times New Roman"/>
        </w:rPr>
        <w:t xml:space="preserve"> (i.e., fortnightly)</w:t>
      </w:r>
      <w:r w:rsidR="00374242" w:rsidRPr="009B00B8">
        <w:rPr>
          <w:rFonts w:ascii="Times New Roman" w:hAnsi="Times New Roman" w:cs="Times New Roman"/>
        </w:rPr>
        <w:t>.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 we derive</w:t>
      </w:r>
      <w:ins w:id="28" w:author="Peter Reich" w:date="2018-08-29T04:55:00Z">
        <w:r w:rsidR="00AC6162">
          <w:rPr>
            <w:rFonts w:ascii="Times New Roman" w:hAnsi="Times New Roman" w:cs="Times New Roman"/>
          </w:rPr>
          <w:t>d</w:t>
        </w:r>
      </w:ins>
      <w:r w:rsidR="00374242" w:rsidRPr="009B00B8">
        <w:rPr>
          <w:rFonts w:ascii="Times New Roman" w:hAnsi="Times New Roman" w:cs="Times New Roman"/>
        </w:rPr>
        <w:t xml:space="preser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655BE97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33°36ʹ40ʺS, 150°44ʹ26.5ʺE). The WTCs were large cylindrical structures topped with a cone that enclosed a single tree rooted in soil (3.25 m in diameter, 9 m in height, volume of ~53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commentRangeStart w:id="29"/>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commentRangeEnd w:id="29"/>
      <w:r w:rsidR="00CD37C9">
        <w:rPr>
          <w:rStyle w:val="CommentReference"/>
        </w:rPr>
        <w:commentReference w:id="29"/>
      </w:r>
      <w:r w:rsidR="00DA7276">
        <w:rPr>
          <w:rFonts w:ascii="Times New Roman" w:hAnsi="Times New Roman" w:cs="Times New Roman"/>
        </w:rPr>
        <w:t>.</w:t>
      </w:r>
      <w:r w:rsidRPr="009B00B8">
        <w:rPr>
          <w:rFonts w:ascii="Times New Roman" w:hAnsi="Times New Roman" w:cs="Times New Roman"/>
        </w:rPr>
        <w:t xml:space="preserve"> </w:t>
      </w:r>
    </w:p>
    <w:p w14:paraId="6E9D2E9F" w14:textId="7736D93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w:t>
      </w:r>
      <w:del w:id="30" w:author="Sebastian Pfautsch" w:date="2018-08-29T12:51:00Z">
        <w:r w:rsidRPr="009B00B8" w:rsidDel="00CD37C9">
          <w:rPr>
            <w:rFonts w:ascii="Times New Roman" w:hAnsi="Times New Roman" w:cs="Times New Roman"/>
          </w:rPr>
          <w:delText>heavy duty</w:delText>
        </w:r>
      </w:del>
      <w:ins w:id="31" w:author="Sebastian Pfautsch" w:date="2018-08-29T12:51:00Z">
        <w:r w:rsidR="00CD37C9" w:rsidRPr="009B00B8">
          <w:rPr>
            <w:rFonts w:ascii="Times New Roman" w:hAnsi="Times New Roman" w:cs="Times New Roman"/>
          </w:rPr>
          <w:t>heavy-duty</w:t>
        </w:r>
      </w:ins>
      <w:r w:rsidRPr="009B00B8">
        <w:rPr>
          <w:rFonts w:ascii="Times New Roman" w:hAnsi="Times New Roman" w:cs="Times New Roman"/>
        </w:rPr>
        <w:t xml:space="preserve">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ins w:id="32" w:author="Sebastian Pfautsch" w:date="2018-08-29T12:51:00Z">
        <w:r w:rsidR="00CD37C9">
          <w:rPr>
            <w:rFonts w:ascii="Times New Roman" w:hAnsi="Times New Roman" w:cs="Times New Roman"/>
          </w:rPr>
          <w:t>,</w:t>
        </w:r>
      </w:ins>
      <w:r w:rsidRPr="009B00B8">
        <w:rPr>
          <w:rFonts w:ascii="Times New Roman" w:hAnsi="Times New Roman" w:cs="Times New Roman"/>
        </w:rPr>
        <w:t xml:space="preserve"> the rooting volume of each tree was isolated from surrounding trees. Note however, that 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w:t>
      </w:r>
      <w:commentRangeStart w:id="33"/>
      <w:r w:rsidRPr="009B00B8">
        <w:rPr>
          <w:rFonts w:ascii="Times New Roman" w:hAnsi="Times New Roman" w:cs="Times New Roman"/>
        </w:rPr>
        <w:t xml:space="preserve">deep soil water </w:t>
      </w:r>
      <w:commentRangeEnd w:id="33"/>
      <w:r w:rsidR="00CD37C9">
        <w:rPr>
          <w:rStyle w:val="CommentReference"/>
        </w:rPr>
        <w:commentReference w:id="33"/>
      </w:r>
      <w:r w:rsidRPr="009B00B8">
        <w:rPr>
          <w:rFonts w:ascii="Times New Roman" w:hAnsi="Times New Roman" w:cs="Times New Roman"/>
        </w:rPr>
        <w:t>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6BE6B44"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w:t>
      </w:r>
      <w:del w:id="34" w:author="Sebastian Pfautsch" w:date="2018-08-29T12:57:00Z">
        <w:r w:rsidR="00223EDF" w:rsidRPr="009B00B8" w:rsidDel="00CD37C9">
          <w:rPr>
            <w:rFonts w:ascii="Times New Roman" w:hAnsi="Times New Roman" w:cs="Times New Roman"/>
          </w:rPr>
          <w:delText xml:space="preserve">of </w:delText>
        </w:r>
      </w:del>
      <w:r w:rsidR="00223EDF" w:rsidRPr="009B00B8">
        <w:rPr>
          <w:rFonts w:ascii="Times New Roman" w:hAnsi="Times New Roman" w:cs="Times New Roman"/>
        </w:rPr>
        <w:t xml:space="preserve">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541D799C"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 xml:space="preserve">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Pr="009B00B8">
        <w:rPr>
          <w:rFonts w:ascii="Times New Roman" w:hAnsi="Times New Roman" w:cs="Times New Roman"/>
        </w:rPr>
        <w:t xml:space="preserve">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equally every 15 d with half the mean monthly rainfall. A water exclusion treatment was applied to half of the trees on 12 February 2014, resulting in a 2x2 factorial design between the experimental treatments of warming and drought (n = 3). Trees assigned to the drought treatment received no irrigation from 12 </w:t>
      </w:r>
      <w:commentRangeStart w:id="35"/>
      <w:r w:rsidRPr="009B00B8">
        <w:rPr>
          <w:rFonts w:ascii="Times New Roman" w:hAnsi="Times New Roman" w:cs="Times New Roman"/>
        </w:rPr>
        <w:t>Feb</w:t>
      </w:r>
      <w:commentRangeEnd w:id="35"/>
      <w:r w:rsidR="00F55712">
        <w:rPr>
          <w:rStyle w:val="CommentReference"/>
        </w:rPr>
        <w:commentReference w:id="35"/>
      </w:r>
      <w:r w:rsidRPr="009B00B8">
        <w:rPr>
          <w:rFonts w:ascii="Times New Roman" w:hAnsi="Times New Roman" w:cs="Times New Roman"/>
        </w:rPr>
        <w:t xml:space="preserve">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3B43CB5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 xml:space="preserve">leaves were measured per tree on each date 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7D804CF2"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6D9E786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commentRangeStart w:id="36"/>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commentRangeEnd w:id="36"/>
      <w:r w:rsidR="00F55712">
        <w:rPr>
          <w:rStyle w:val="CommentReference"/>
        </w:rPr>
        <w:commentReference w:id="36"/>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0795F7E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mass of all trees was measured destructively at the end of the experiment (26 May 2014). Tree 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231E113E"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w:t>
      </w:r>
      <w:r w:rsidR="00243EE9">
        <w:rPr>
          <w:rFonts w:ascii="Times New Roman" w:hAnsi="Times New Roman" w:cs="Times New Roman"/>
        </w:rPr>
        <w:t xml:space="preserve"> as</w:t>
      </w:r>
      <w:r w:rsidRPr="009B00B8">
        <w:rPr>
          <w:rFonts w:ascii="Times New Roman" w:hAnsi="Times New Roman" w:cs="Times New Roman"/>
        </w:rPr>
        <w:t xml:space="preserve">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t>
      </w:r>
      <w:commentRangeStart w:id="37"/>
      <w:r w:rsidRPr="009B00B8">
        <w:rPr>
          <w:rFonts w:ascii="Times New Roman" w:hAnsi="Times New Roman" w:cs="Times New Roman"/>
        </w:rPr>
        <w:t xml:space="preserve">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9526C3">
        <w:rPr>
          <w:rFonts w:ascii="Times New Roman" w:hAnsi="Times New Roman" w:cs="Times New Roman"/>
        </w:rPr>
        <w:t>.</w:t>
      </w:r>
      <w:commentRangeEnd w:id="37"/>
      <w:r w:rsidR="00F55712">
        <w:rPr>
          <w:rStyle w:val="CommentReference"/>
        </w:rPr>
        <w:commentReference w:id="37"/>
      </w:r>
    </w:p>
    <w:p w14:paraId="00554DC1" w14:textId="386A09D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Pr="009B00B8">
        <w:rPr>
          <w:rFonts w:ascii="Times New Roman" w:hAnsi="Times New Roman" w:cs="Times New Roman"/>
        </w:rPr>
        <w:t xml:space="preserve"> were separated into two depths</w:t>
      </w:r>
      <w:r w:rsidR="009526C3">
        <w:rPr>
          <w:rFonts w:ascii="Times New Roman" w:hAnsi="Times New Roman" w:cs="Times New Roman"/>
        </w:rPr>
        <w:t>: (1)</w:t>
      </w:r>
      <w:r w:rsidRPr="009B00B8">
        <w:rPr>
          <w:rFonts w:ascii="Times New Roman" w:hAnsi="Times New Roman" w:cs="Times New Roman"/>
        </w:rPr>
        <w:t xml:space="preserve"> 0-25 cm and </w:t>
      </w:r>
      <w:r w:rsidR="009526C3">
        <w:rPr>
          <w:rFonts w:ascii="Times New Roman" w:hAnsi="Times New Roman" w:cs="Times New Roman"/>
        </w:rPr>
        <w:t xml:space="preserve">(2) </w:t>
      </w:r>
      <w:r w:rsidRPr="009B00B8">
        <w:rPr>
          <w:rFonts w:ascii="Times New Roman" w:hAnsi="Times New Roman" w:cs="Times New Roman"/>
        </w:rPr>
        <w:t>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C.</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59CA97C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was estimated as the fortnightly difference in aboveground biomass plus fortnightly litterfall,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An allometric relationship was developed to predict branch wood mass from branch diameter at the insertion point based on destructively sampled branches on 13 May 2014 and 22 May 2014 </w:t>
      </w:r>
      <w:commentRangeStart w:id="38"/>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w:t>
      </w:r>
      <w:commentRangeEnd w:id="38"/>
      <w:r w:rsidR="00267E6A">
        <w:rPr>
          <w:rStyle w:val="CommentReference"/>
        </w:rPr>
        <w:commentReference w:id="38"/>
      </w:r>
      <w:r w:rsidRPr="009B00B8">
        <w:rPr>
          <w:rFonts w:ascii="Times New Roman" w:hAnsi="Times New Roman" w:cs="Times New Roman"/>
        </w:rPr>
        <w:t xml:space="preserve">This allometry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4E1AE29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07C96596"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but the residual is also affected by</w:t>
      </w:r>
      <w:r w:rsidRPr="009B00B8">
        <w:rPr>
          <w:rFonts w:ascii="Times New Roman" w:hAnsi="Times New Roman" w:cs="Times New Roman"/>
        </w:rPr>
        <w:t xml:space="preserve">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e calculated 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7C955E7E"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McCree, 1970; Amthor, </w:t>
      </w:r>
      <w:r w:rsidR="00893DCF" w:rsidRPr="00893DCF">
        <w:rPr>
          <w:rFonts w:ascii="Times New Roman" w:hAnsi="Times New Roman" w:cs="Times New Roman"/>
          <w:szCs w:val="24"/>
        </w:rPr>
        <w:lastRenderedPageBreak/>
        <w:t>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6F06E5"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proofErr w:type="spellStart"/>
      <w:r>
        <w:rPr>
          <w:rFonts w:ascii="Times New Roman" w:hAnsi="Times New Roman" w:cs="Times New Roman"/>
          <w:i/>
        </w:rPr>
        <w:t>R</w:t>
      </w:r>
      <w:r>
        <w:rPr>
          <w:rFonts w:ascii="Times New Roman" w:hAnsi="Times New Roman" w:cs="Times New Roman"/>
          <w:i/>
          <w:vertAlign w:val="subscript"/>
        </w:rPr>
        <w:t>g</w:t>
      </w:r>
      <w:proofErr w:type="spellEnd"/>
      <w:r>
        <w:rPr>
          <w:rFonts w:ascii="Times New Roman" w:hAnsi="Times New Roman" w:cs="Times New Roman"/>
        </w:rPr>
        <w:t xml:space="preserve"> is the growth respiration rate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w:t>
      </w:r>
      <w:proofErr w:type="spellStart"/>
      <w:r w:rsidR="00B15F46">
        <w:rPr>
          <w:rFonts w:ascii="Times New Roman" w:hAnsi="Times New Roman" w:cs="Times New Roman"/>
        </w:rPr>
        <w:t>gC</w:t>
      </w:r>
      <w:proofErr w:type="spellEnd"/>
      <w:r w:rsidR="00B15F46">
        <w:rPr>
          <w:rFonts w:ascii="Times New Roman" w:hAnsi="Times New Roman" w:cs="Times New Roman"/>
        </w:rPr>
        <w:t xml:space="preserve">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w:t>
      </w:r>
      <w:proofErr w:type="spellStart"/>
      <w:r>
        <w:rPr>
          <w:rFonts w:ascii="Times New Roman" w:hAnsi="Times New Roman" w:cs="Times New Roman"/>
        </w:rPr>
        <w:t>gC</w:t>
      </w:r>
      <w:proofErr w:type="spellEnd"/>
      <w:r>
        <w:rPr>
          <w:rFonts w:ascii="Times New Roman" w:hAnsi="Times New Roman" w:cs="Times New Roman"/>
        </w:rPr>
        <w:t xml:space="preserve">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w:t>
      </w:r>
      <w:proofErr w:type="spellStart"/>
      <w:r>
        <w:rPr>
          <w:rFonts w:ascii="Times New Roman" w:hAnsi="Times New Roman" w:cs="Times New Roman"/>
        </w:rPr>
        <w:t>gC</w:t>
      </w:r>
      <w:proofErr w:type="spellEnd"/>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growth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growth), </w:t>
      </w:r>
      <w:r>
        <w:rPr>
          <w:rFonts w:ascii="Times New Roman" w:hAnsi="Times New Roman" w:cs="Times New Roman"/>
        </w:rPr>
        <w:t xml:space="preserve">and </w:t>
      </w:r>
      <w:proofErr w:type="spellStart"/>
      <w:r w:rsidRPr="0031020E">
        <w:rPr>
          <w:rFonts w:ascii="Times New Roman" w:hAnsi="Times New Roman" w:cs="Times New Roman"/>
          <w:i/>
        </w:rPr>
        <w:t>m</w:t>
      </w:r>
      <w:r>
        <w:rPr>
          <w:rFonts w:ascii="Times New Roman" w:hAnsi="Times New Roman" w:cs="Times New Roman"/>
          <w:vertAlign w:val="subscript"/>
        </w:rPr>
        <w:t>r</w:t>
      </w:r>
      <w:proofErr w:type="spellEnd"/>
      <w:r>
        <w:rPr>
          <w:rFonts w:ascii="Times New Roman" w:hAnsi="Times New Roman" w:cs="Times New Roman"/>
        </w:rPr>
        <w:t xml:space="preserve"> </w:t>
      </w:r>
      <w:r w:rsidR="00E00B3B">
        <w:rPr>
          <w:rFonts w:ascii="Times New Roman" w:hAnsi="Times New Roman" w:cs="Times New Roman"/>
        </w:rPr>
        <w:t>is the maintenance respiration coefficient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respired per </w:t>
      </w:r>
      <w:proofErr w:type="spellStart"/>
      <w:r w:rsidR="00E00B3B">
        <w:rPr>
          <w:rFonts w:ascii="Times New Roman" w:hAnsi="Times New Roman" w:cs="Times New Roman"/>
        </w:rPr>
        <w:t>gC</w:t>
      </w:r>
      <w:proofErr w:type="spellEnd"/>
      <w:r w:rsidR="00E00B3B">
        <w:rPr>
          <w:rFonts w:ascii="Times New Roman" w:hAnsi="Times New Roman" w:cs="Times New Roman"/>
        </w:rPr>
        <w:t xml:space="preserve">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125EFA74"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F661B4">
        <w:rPr>
          <w:rFonts w:ascii="Times New Roman" w:hAnsi="Times New Roman" w:cs="Times New Roman"/>
        </w:rPr>
        <w:t>were not longitudinal in nature</w:t>
      </w:r>
      <w:r w:rsidR="00527DBF">
        <w:rPr>
          <w:rFonts w:ascii="Times New Roman" w:hAnsi="Times New Roman" w:cs="Times New Roman"/>
        </w:rPr>
        <w:t xml:space="preserve"> were analyzed as a simple 2x2 ANOVA using the ‘</w:t>
      </w:r>
      <w:proofErr w:type="spellStart"/>
      <w:r w:rsidR="00527DBF">
        <w:rPr>
          <w:rFonts w:ascii="Times New Roman" w:hAnsi="Times New Roman" w:cs="Times New Roman"/>
        </w:rPr>
        <w:t>lm</w:t>
      </w:r>
      <w:proofErr w:type="spellEnd"/>
      <w:r w:rsidR="00527DBF">
        <w:rPr>
          <w:rFonts w:ascii="Times New Roman" w:hAnsi="Times New Roman" w:cs="Times New Roman"/>
        </w:rPr>
        <w:t>’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77D9AC83"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w:t>
      </w:r>
      <w:commentRangeStart w:id="39"/>
      <w:r w:rsidRPr="009B00B8">
        <w:rPr>
          <w:rFonts w:ascii="Times New Roman" w:hAnsi="Times New Roman" w:cs="Times New Roman"/>
        </w:rPr>
        <w:t>ab</w:t>
      </w:r>
      <w:commentRangeEnd w:id="39"/>
      <w:r w:rsidR="00267E6A">
        <w:rPr>
          <w:rStyle w:val="CommentReference"/>
        </w:rPr>
        <w:commentReference w:id="39"/>
      </w:r>
      <w:r w:rsidRPr="009B00B8">
        <w:rPr>
          <w:rFonts w:ascii="Times New Roman" w:hAnsi="Times New Roman" w:cs="Times New Roman"/>
        </w:rPr>
        <w:t>),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commentRangeStart w:id="40"/>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however, the size of the ambient and warmed treatment trees converged such that tree diameters and heights did not differ at the end of th</w:t>
      </w:r>
      <w:r w:rsidR="00F87F40">
        <w:rPr>
          <w:rFonts w:ascii="Times New Roman" w:hAnsi="Times New Roman" w:cs="Times New Roman"/>
        </w:rPr>
        <w:t>e experiment (Fig. 1ab)</w:t>
      </w:r>
      <w:r w:rsidR="004C6AA8">
        <w:rPr>
          <w:rFonts w:ascii="Times New Roman" w:hAnsi="Times New Roman" w:cs="Times New Roman"/>
        </w:rPr>
        <w:t>.</w:t>
      </w:r>
      <w:commentRangeEnd w:id="40"/>
      <w:r w:rsidR="004B1B53">
        <w:rPr>
          <w:rStyle w:val="CommentReference"/>
        </w:rPr>
        <w:commentReference w:id="40"/>
      </w:r>
      <w:r w:rsidR="004C6AA8">
        <w:rPr>
          <w:rFonts w:ascii="Times New Roman" w:hAnsi="Times New Roman" w:cs="Times New Roman"/>
        </w:rPr>
        <w:t xml:space="preserve"> </w:t>
      </w:r>
      <w:r w:rsidRPr="009B00B8">
        <w:rPr>
          <w:rFonts w:ascii="Times New Roman" w:hAnsi="Times New Roman" w:cs="Times New Roman"/>
        </w:rPr>
        <w:t xml:space="preserve">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4FC20BA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Experimental warming strongly increased the rate of </w:t>
      </w:r>
      <w:commentRangeStart w:id="41"/>
      <w:commentRangeStart w:id="42"/>
      <w:r w:rsidRPr="009B00B8">
        <w:rPr>
          <w:rFonts w:ascii="Times New Roman" w:hAnsi="Times New Roman" w:cs="Times New Roman"/>
        </w:rPr>
        <w:t>tree C uptake via photosynthesi</w:t>
      </w:r>
      <w:commentRangeEnd w:id="41"/>
      <w:r w:rsidR="00F70B31">
        <w:rPr>
          <w:rStyle w:val="CommentReference"/>
        </w:rPr>
        <w:commentReference w:id="41"/>
      </w:r>
      <w:commentRangeEnd w:id="42"/>
      <w:r w:rsidR="00F87F40">
        <w:rPr>
          <w:rStyle w:val="CommentReference"/>
        </w:rPr>
        <w:commentReference w:id="42"/>
      </w:r>
      <w:r w:rsidRPr="009B00B8">
        <w:rPr>
          <w:rFonts w:ascii="Times New Roman" w:hAnsi="Times New Roman" w:cs="Times New Roman"/>
        </w:rPr>
        <w:t>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This was likely driven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 xml:space="preserve">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45768C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w:t>
      </w:r>
      <w:commentRangeStart w:id="43"/>
      <w:r w:rsidRPr="009B00B8">
        <w:rPr>
          <w:rFonts w:ascii="Times New Roman" w:hAnsi="Times New Roman" w:cs="Times New Roman"/>
        </w:rPr>
        <w:t xml:space="preserve">all water was withheld </w:t>
      </w:r>
      <w:commentRangeEnd w:id="43"/>
      <w:r w:rsidR="00267E6A">
        <w:rPr>
          <w:rStyle w:val="CommentReference"/>
        </w:rPr>
        <w:commentReference w:id="43"/>
      </w:r>
      <w:r w:rsidRPr="009B00B8">
        <w:rPr>
          <w:rFonts w:ascii="Times New Roman" w:hAnsi="Times New Roman" w:cs="Times New Roman"/>
        </w:rPr>
        <w:t>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6DE2582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vary with either 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The lack of difference in final mass between the ambient and warmed treatments likely arose from an experimental warming effect that varied through time.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xml:space="preserve">). </w:t>
      </w:r>
      <w:r w:rsidRPr="009B00B8">
        <w:rPr>
          <w:rFonts w:ascii="Times New Roman" w:hAnsi="Times New Roman" w:cs="Times New Roman"/>
        </w:rPr>
        <w:lastRenderedPageBreak/>
        <w:t xml:space="preserve">The </w:t>
      </w:r>
      <w:commentRangeStart w:id="44"/>
      <w:commentRangeStart w:id="45"/>
      <w:commentRangeStart w:id="46"/>
      <w:r w:rsidRPr="009B00B8">
        <w:rPr>
          <w:rFonts w:ascii="Times New Roman" w:hAnsi="Times New Roman" w:cs="Times New Roman"/>
        </w:rPr>
        <w:t xml:space="preserve">A-Dry </w:t>
      </w:r>
      <w:commentRangeEnd w:id="44"/>
      <w:r w:rsidR="006F12C0">
        <w:rPr>
          <w:rStyle w:val="CommentReference"/>
        </w:rPr>
        <w:commentReference w:id="44"/>
      </w:r>
      <w:r w:rsidRPr="009B00B8">
        <w:rPr>
          <w:rFonts w:ascii="Times New Roman" w:hAnsi="Times New Roman" w:cs="Times New Roman"/>
        </w:rPr>
        <w:t>trees had higher fine root biomass</w:t>
      </w:r>
      <w:commentRangeEnd w:id="45"/>
      <w:r w:rsidR="00D366EA">
        <w:rPr>
          <w:rStyle w:val="CommentReference"/>
        </w:rPr>
        <w:commentReference w:id="45"/>
      </w:r>
      <w:commentRangeEnd w:id="46"/>
      <w:r w:rsidR="00B66B6F">
        <w:rPr>
          <w:rStyle w:val="CommentReference"/>
        </w:rPr>
        <w:commentReference w:id="46"/>
      </w:r>
      <w:r w:rsidRPr="009B00B8">
        <w:rPr>
          <w:rFonts w:ascii="Times New Roman" w:hAnsi="Times New Roman" w:cs="Times New Roman"/>
        </w:rPr>
        <w:t xml:space="preserve">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commentRangeStart w:id="47"/>
      <w:r w:rsidRPr="009B00B8">
        <w:rPr>
          <w:rFonts w:ascii="Times New Roman" w:hAnsi="Times New Roman" w:cs="Times New Roman"/>
          <w:i/>
        </w:rPr>
        <w:t>Plant</w:t>
      </w:r>
      <w:commentRangeEnd w:id="47"/>
      <w:r w:rsidR="00D366EA">
        <w:rPr>
          <w:rStyle w:val="CommentReference"/>
        </w:rPr>
        <w:commentReference w:id="47"/>
      </w:r>
      <w:r w:rsidRPr="009B00B8">
        <w:rPr>
          <w:rFonts w:ascii="Times New Roman" w:hAnsi="Times New Roman" w:cs="Times New Roman"/>
          <w:i/>
        </w:rPr>
        <w:t xml:space="preserve"> and soil water status</w:t>
      </w:r>
    </w:p>
    <w:p w14:paraId="6F2C8509" w14:textId="2F2BDB0B"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effectively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Fig. 4a-c) to values </w:t>
      </w:r>
      <w:r w:rsidR="00923D4E">
        <w:rPr>
          <w:rFonts w:ascii="Times New Roman" w:hAnsi="Times New Roman" w:cs="Times New Roman"/>
        </w:rPr>
        <w:t>approaching</w:t>
      </w:r>
      <w:r w:rsidRPr="009B00B8">
        <w:rPr>
          <w:rFonts w:ascii="Times New Roman" w:hAnsi="Times New Roman" w:cs="Times New Roman"/>
        </w:rPr>
        <w:t xml:space="preserve"> the </w:t>
      </w:r>
      <w:commentRangeStart w:id="48"/>
      <w:r w:rsidRPr="009B00B8">
        <w:rPr>
          <w:rFonts w:ascii="Times New Roman" w:hAnsi="Times New Roman" w:cs="Times New Roman"/>
        </w:rPr>
        <w:t>permanent wilting point of this soil</w:t>
      </w:r>
      <w:r w:rsidR="000F67B0">
        <w:rPr>
          <w:rFonts w:ascii="Times New Roman" w:hAnsi="Times New Roman" w:cs="Times New Roman"/>
        </w:rPr>
        <w:t xml:space="preserve"> </w:t>
      </w:r>
      <w:commentRangeEnd w:id="48"/>
      <w:r w:rsidR="006F12C0">
        <w:rPr>
          <w:rStyle w:val="CommentReference"/>
        </w:rPr>
        <w:commentReference w:id="48"/>
      </w:r>
      <w:r w:rsidR="000F67B0">
        <w:rPr>
          <w:rFonts w:ascii="Times New Roman" w:hAnsi="Times New Roman" w:cs="Times New Roman"/>
        </w:rPr>
        <w:t xml:space="preserve">for nearly two months.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ins w:id="49" w:author="Sebastian Pfautsch" w:date="2018-08-29T13:23:00Z">
        <w:r w:rsidR="006F12C0">
          <w:rPr>
            <w:rFonts w:ascii="Times New Roman" w:hAnsi="Times New Roman" w:cs="Times New Roman"/>
          </w:rPr>
          <w:t>,</w:t>
        </w:r>
      </w:ins>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w:t>
      </w:r>
      <w:proofErr w:type="spellStart"/>
      <w:r w:rsidRPr="009B00B8">
        <w:rPr>
          <w:rFonts w:ascii="Times New Roman" w:hAnsi="Times New Roman" w:cs="Times New Roman"/>
        </w:rPr>
        <w:t>Duursma</w:t>
      </w:r>
      <w:proofErr w:type="spellEnd"/>
      <w:r w:rsidRPr="009B00B8">
        <w:rPr>
          <w:rFonts w:ascii="Times New Roman" w:hAnsi="Times New Roman" w:cs="Times New Roman"/>
        </w:rPr>
        <w:t xml:space="preserve">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and the residual, which we attribute to C allocation belowground as well as measurement </w:t>
      </w:r>
      <w:commentRangeStart w:id="50"/>
      <w:commentRangeStart w:id="51"/>
      <w:r w:rsidRPr="009B00B8">
        <w:rPr>
          <w:rFonts w:ascii="Times New Roman" w:hAnsi="Times New Roman" w:cs="Times New Roman"/>
        </w:rPr>
        <w:t>error</w:t>
      </w:r>
      <w:commentRangeEnd w:id="50"/>
      <w:r w:rsidR="00D366EA">
        <w:rPr>
          <w:rStyle w:val="CommentReference"/>
        </w:rPr>
        <w:commentReference w:id="50"/>
      </w:r>
      <w:commentRangeEnd w:id="51"/>
      <w:r w:rsidR="00B66B6F">
        <w:rPr>
          <w:rStyle w:val="CommentReference"/>
        </w:rPr>
        <w:commentReference w:id="51"/>
      </w:r>
      <w:r w:rsidRPr="009B00B8">
        <w:rPr>
          <w:rFonts w:ascii="Times New Roman" w:hAnsi="Times New Roman" w:cs="Times New Roman"/>
        </w:rPr>
        <w:t>.</w:t>
      </w:r>
    </w:p>
    <w:p w14:paraId="06C9FF9E" w14:textId="6F24EA1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del w:id="52" w:author="Peter Reich" w:date="2018-08-29T09:28:00Z">
        <w:r w:rsidRPr="009B00B8" w:rsidDel="00695C4F">
          <w:rPr>
            <w:rFonts w:ascii="Times New Roman" w:hAnsi="Times New Roman" w:cs="Times New Roman"/>
          </w:rPr>
          <w:delText xml:space="preserve">the </w:delText>
        </w:r>
      </w:del>
      <w:ins w:id="53" w:author="Peter Reich" w:date="2018-08-29T09:28:00Z">
        <w:r w:rsidR="00695C4F">
          <w:rPr>
            <w:rFonts w:ascii="Times New Roman" w:hAnsi="Times New Roman" w:cs="Times New Roman"/>
          </w:rPr>
          <w:t>mid-s</w:t>
        </w:r>
      </w:ins>
      <w:del w:id="54" w:author="Peter Reich" w:date="2018-08-29T09:28:00Z">
        <w:r w:rsidRPr="009B00B8" w:rsidDel="00695C4F">
          <w:rPr>
            <w:rFonts w:ascii="Times New Roman" w:hAnsi="Times New Roman" w:cs="Times New Roman"/>
          </w:rPr>
          <w:delText>S</w:delText>
        </w:r>
      </w:del>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ED9165C"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xml:space="preserve">).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xml:space="preserve">. </w:t>
      </w:r>
      <w:r w:rsidR="001901AA">
        <w:rPr>
          <w:rFonts w:ascii="Times New Roman" w:hAnsi="Times New Roman" w:cs="Times New Roman"/>
        </w:rPr>
        <w:t xml:space="preserve">Prior to the drought, warming increased </w:t>
      </w:r>
      <w:proofErr w:type="spellStart"/>
      <w:r w:rsidR="001901AA">
        <w:rPr>
          <w:rFonts w:ascii="Times New Roman" w:hAnsi="Times New Roman" w:cs="Times New Roman"/>
        </w:rPr>
        <w:t>NPP</w:t>
      </w:r>
      <w:r w:rsidR="001901AA">
        <w:rPr>
          <w:rFonts w:ascii="Times New Roman" w:hAnsi="Times New Roman" w:cs="Times New Roman"/>
          <w:vertAlign w:val="subscript"/>
        </w:rPr>
        <w:t>a</w:t>
      </w:r>
      <w:proofErr w:type="spellEnd"/>
      <w:r w:rsidR="001901AA">
        <w:rPr>
          <w:rFonts w:ascii="Times New Roman" w:hAnsi="Times New Roman" w:cs="Times New Roman"/>
        </w:rPr>
        <w:t>/GPP and R</w:t>
      </w:r>
      <w:r w:rsidR="001901AA">
        <w:rPr>
          <w:rFonts w:ascii="Times New Roman" w:hAnsi="Times New Roman" w:cs="Times New Roman"/>
          <w:vertAlign w:val="subscript"/>
        </w:rPr>
        <w:t>a</w:t>
      </w:r>
      <w:r w:rsidR="001901AA">
        <w:rPr>
          <w:rFonts w:ascii="Times New Roman" w:hAnsi="Times New Roman" w:cs="Times New Roman"/>
        </w:rPr>
        <w:t xml:space="preserve">/GPP while decreasing Residual/GPP (Fig. 7). </w:t>
      </w:r>
      <w:commentRangeStart w:id="55"/>
      <w:commentRangeStart w:id="56"/>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w:t>
      </w:r>
      <w:commentRangeEnd w:id="55"/>
      <w:r w:rsidR="003F4DBD">
        <w:rPr>
          <w:rStyle w:val="CommentReference"/>
        </w:rPr>
        <w:commentReference w:id="55"/>
      </w:r>
      <w:commentRangeEnd w:id="56"/>
      <w:r w:rsidR="007060C1">
        <w:rPr>
          <w:rStyle w:val="CommentReference"/>
        </w:rPr>
        <w:commentReference w:id="56"/>
      </w:r>
      <w:r w:rsidRPr="009B00B8">
        <w:rPr>
          <w:rFonts w:ascii="Times New Roman" w:hAnsi="Times New Roman" w:cs="Times New Roman"/>
        </w:rPr>
        <w:t>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683AE80A" w:rsidR="001901AA" w:rsidRDefault="00414649">
      <w:pPr>
        <w:spacing w:line="360" w:lineRule="auto"/>
        <w:rPr>
          <w:rFonts w:ascii="Times New Roman" w:hAnsi="Times New Roman" w:cs="Times New Roman"/>
        </w:rPr>
      </w:pPr>
      <w:r>
        <w:rPr>
          <w:rFonts w:ascii="Times New Roman" w:hAnsi="Times New Roman" w:cs="Times New Roman"/>
        </w:rPr>
        <w:t>C</w:t>
      </w:r>
      <w:r w:rsidR="00374242" w:rsidRPr="009B00B8">
        <w:rPr>
          <w:rFonts w:ascii="Times New Roman" w:hAnsi="Times New Roman" w:cs="Times New Roman"/>
        </w:rPr>
        <w:t xml:space="preserve">ombining growth and respiratory measurements </w:t>
      </w:r>
      <w:r>
        <w:rPr>
          <w:rFonts w:ascii="Times New Roman" w:hAnsi="Times New Roman" w:cs="Times New Roman"/>
        </w:rPr>
        <w:t>allows us 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commentRangeStart w:id="57"/>
      <w:commentRangeStart w:id="58"/>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commentRangeEnd w:id="57"/>
      <w:r w:rsidR="003F4DBD">
        <w:rPr>
          <w:rStyle w:val="CommentReference"/>
        </w:rPr>
        <w:commentReference w:id="57"/>
      </w:r>
      <w:commentRangeEnd w:id="58"/>
      <w:r w:rsidR="001901AA">
        <w:rPr>
          <w:rStyle w:val="CommentReference"/>
        </w:rPr>
        <w:commentReference w:id="58"/>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observed at the whole-</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er values on both axes (Fig. 7).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4D17C7BC"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w:t>
      </w:r>
      <w:proofErr w:type="spellStart"/>
      <w:r>
        <w:rPr>
          <w:rFonts w:ascii="Times New Roman" w:hAnsi="Times New Roman" w:cs="Times New Roman"/>
        </w:rPr>
        <w:t>gC</w:t>
      </w:r>
      <w:proofErr w:type="spellEnd"/>
      <w:r>
        <w:rPr>
          <w:rFonts w:ascii="Times New Roman" w:hAnsi="Times New Roman" w:cs="Times New Roman"/>
        </w:rPr>
        <w:t xml:space="preserve"> per gram of biomass C produced and maintenance respiration to consume approximately 0.015 </w:t>
      </w:r>
      <w:proofErr w:type="spellStart"/>
      <w:r>
        <w:rPr>
          <w:rFonts w:ascii="Times New Roman" w:hAnsi="Times New Roman" w:cs="Times New Roman"/>
        </w:rPr>
        <w:t>gC</w:t>
      </w:r>
      <w:proofErr w:type="spellEnd"/>
      <w:r>
        <w:rPr>
          <w:rFonts w:ascii="Times New Roman" w:hAnsi="Times New Roman" w:cs="Times New Roman"/>
        </w:rPr>
        <w:t xml:space="preserve">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4469690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the drought trees from having strongly negative water potentials</w:t>
      </w:r>
      <w:r w:rsidR="009C5D79">
        <w:rPr>
          <w:rFonts w:ascii="Times New Roman" w:hAnsi="Times New Roman" w:cs="Times New Roman"/>
        </w:rPr>
        <w:t>.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3B307B13"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w:t>
      </w:r>
      <w:commentRangeStart w:id="59"/>
      <w:r w:rsidRPr="009B00B8">
        <w:rPr>
          <w:rFonts w:ascii="Times New Roman" w:hAnsi="Times New Roman" w:cs="Times New Roman"/>
        </w:rPr>
        <w:t>Such a mechanism may have been at play here</w:t>
      </w:r>
      <w:r w:rsidR="00721B7D">
        <w:rPr>
          <w:rFonts w:ascii="Times New Roman" w:hAnsi="Times New Roman" w:cs="Times New Roman"/>
        </w:rPr>
        <w:t xml:space="preserve">, </w:t>
      </w:r>
      <w:commentRangeEnd w:id="59"/>
      <w:r w:rsidR="006F06E5">
        <w:rPr>
          <w:rStyle w:val="CommentReference"/>
        </w:rPr>
        <w:commentReference w:id="59"/>
      </w:r>
      <w:r w:rsidR="00721B7D">
        <w:rPr>
          <w:rFonts w:ascii="Times New Roman" w:hAnsi="Times New Roman" w:cs="Times New Roman"/>
        </w:rPr>
        <w:t xml:space="preserve">although </w:t>
      </w:r>
      <w:commentRangeStart w:id="60"/>
      <w:r w:rsidR="00721B7D">
        <w:rPr>
          <w:rFonts w:ascii="Times New Roman" w:hAnsi="Times New Roman" w:cs="Times New Roman"/>
        </w:rPr>
        <w:t xml:space="preserve">we </w:t>
      </w:r>
      <w:r w:rsidR="00041A46">
        <w:rPr>
          <w:rFonts w:ascii="Times New Roman" w:hAnsi="Times New Roman" w:cs="Times New Roman"/>
        </w:rPr>
        <w:t>cannot</w:t>
      </w:r>
      <w:r w:rsidR="00721B7D">
        <w:rPr>
          <w:rFonts w:ascii="Times New Roman" w:hAnsi="Times New Roman" w:cs="Times New Roman"/>
        </w:rPr>
        <w:t xml:space="preserve"> test this </w:t>
      </w:r>
      <w:r w:rsidR="00CA1577">
        <w:rPr>
          <w:rFonts w:ascii="Times New Roman" w:hAnsi="Times New Roman" w:cs="Times New Roman"/>
        </w:rPr>
        <w:t>directly</w:t>
      </w:r>
      <w:commentRangeEnd w:id="60"/>
      <w:r w:rsidR="004A2D8E">
        <w:rPr>
          <w:rStyle w:val="CommentReference"/>
        </w:rPr>
        <w:commentReference w:id="60"/>
      </w:r>
      <w:r w:rsidRPr="009B00B8">
        <w:rPr>
          <w:rFonts w:ascii="Times New Roman" w:hAnsi="Times New Roman" w:cs="Times New Roman"/>
        </w:rPr>
        <w:t>. However</w:t>
      </w:r>
      <w:ins w:id="61" w:author="Sebastian Pfautsch" w:date="2018-08-29T13:31:00Z">
        <w:r w:rsidR="004A2D8E">
          <w:rPr>
            <w:rFonts w:ascii="Times New Roman" w:hAnsi="Times New Roman" w:cs="Times New Roman"/>
          </w:rPr>
          <w:t>,</w:t>
        </w:r>
      </w:ins>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C5D79">
        <w:rPr>
          <w:rFonts w:ascii="Times New Roman" w:hAnsi="Times New Roman" w:cs="Times New Roman"/>
        </w:rPr>
        <w:t>. However</w:t>
      </w:r>
      <w:ins w:id="62" w:author="Sebastian Pfautsch" w:date="2018-08-29T13:31:00Z">
        <w:r w:rsidR="004A2D8E">
          <w:rPr>
            <w:rFonts w:ascii="Times New Roman" w:hAnsi="Times New Roman" w:cs="Times New Roman"/>
          </w:rPr>
          <w:t>,</w:t>
        </w:r>
      </w:ins>
      <w:r w:rsidR="009C5D79">
        <w:rPr>
          <w:rFonts w:ascii="Times New Roman" w:hAnsi="Times New Roman" w:cs="Times New Roman"/>
        </w:rPr>
        <w:t xml:space="preserve">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w:t>
      </w:r>
      <w:del w:id="63" w:author="Sebastian Pfautsch" w:date="2018-08-29T13:36:00Z">
        <w:r w:rsidR="00A663C4" w:rsidDel="004A2D8E">
          <w:rPr>
            <w:rFonts w:ascii="Times New Roman" w:hAnsi="Times New Roman" w:cs="Times New Roman"/>
          </w:rPr>
          <w:delText>d</w:delText>
        </w:r>
      </w:del>
      <w:r w:rsidR="00A663C4">
        <w:rPr>
          <w:rFonts w:ascii="Times New Roman" w:hAnsi="Times New Roman" w:cs="Times New Roman"/>
        </w:rPr>
        <w:t xml:space="preserv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2D04B8F8"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t>
      </w:r>
      <w:commentRangeStart w:id="64"/>
      <w:commentRangeStart w:id="65"/>
      <w:commentRangeStart w:id="66"/>
      <w:r w:rsidR="00464464">
        <w:rPr>
          <w:rFonts w:ascii="Times New Roman" w:hAnsi="Times New Roman" w:cs="Times New Roman"/>
        </w:rPr>
        <w:t>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w:t>
      </w:r>
      <w:commentRangeEnd w:id="64"/>
      <w:r w:rsidR="00721B7D">
        <w:rPr>
          <w:rStyle w:val="CommentReference"/>
        </w:rPr>
        <w:commentReference w:id="64"/>
      </w:r>
      <w:commentRangeEnd w:id="65"/>
      <w:r w:rsidR="00686295">
        <w:rPr>
          <w:rStyle w:val="CommentReference"/>
        </w:rPr>
        <w:commentReference w:id="65"/>
      </w:r>
      <w:commentRangeEnd w:id="66"/>
      <w:r w:rsidR="00362E3D">
        <w:rPr>
          <w:rStyle w:val="CommentReference"/>
        </w:rPr>
        <w:commentReference w:id="66"/>
      </w:r>
      <w:r w:rsidR="00464464">
        <w:rPr>
          <w:rFonts w:ascii="Times New Roman" w:hAnsi="Times New Roman" w:cs="Times New Roman"/>
        </w:rPr>
        <w:t xml:space="preserve">. </w:t>
      </w:r>
      <w:r w:rsidR="00041A46">
        <w:rPr>
          <w:rFonts w:ascii="Times New Roman" w:hAnsi="Times New Roman" w:cs="Times New Roman"/>
        </w:rPr>
        <w:t xml:space="preserve">This is consistent with nutrient fertilization studies, in which increases in leaf area,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464464">
        <w:rPr>
          <w:rFonts w:ascii="Times New Roman" w:hAnsi="Times New Roman" w:cs="Times New Roman"/>
        </w:rPr>
        <w:t xml:space="preserve">Warming temperatures thus may have a large effect on resource partitioning and growth trajectories for small trees </w:t>
      </w:r>
      <w:commentRangeStart w:id="67"/>
      <w:r w:rsidR="00464464">
        <w:rPr>
          <w:rFonts w:ascii="Times New Roman" w:hAnsi="Times New Roman" w:cs="Times New Roman"/>
        </w:rPr>
        <w:t>undergoing exponential growth</w:t>
      </w:r>
      <w:commentRangeEnd w:id="67"/>
      <w:r w:rsidR="00BF5048">
        <w:rPr>
          <w:rStyle w:val="CommentReference"/>
        </w:rPr>
        <w:commentReference w:id="67"/>
      </w:r>
      <w:r w:rsidR="001901AA">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5DE767E4"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686295">
        <w:rPr>
          <w:rFonts w:ascii="Times New Roman" w:hAnsi="Times New Roman" w:cs="Times New Roman"/>
        </w:rPr>
        <w:t xml:space="preserve">That is, the drought reduced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commentRangeStart w:id="68"/>
      <w:r w:rsidR="00FD032F">
        <w:rPr>
          <w:rFonts w:ascii="Times New Roman" w:hAnsi="Times New Roman" w:cs="Times New Roman"/>
        </w:rPr>
        <w:t xml:space="preserve">in deep </w:t>
      </w:r>
      <w:commentRangeEnd w:id="68"/>
      <w:r w:rsidR="00591041">
        <w:rPr>
          <w:rStyle w:val="CommentReference"/>
        </w:rPr>
        <w:commentReference w:id="68"/>
      </w:r>
      <w:r w:rsidR="00FD032F">
        <w:rPr>
          <w:rFonts w:ascii="Times New Roman" w:hAnsi="Times New Roman" w:cs="Times New Roman"/>
        </w:rPr>
        <w:t xml:space="preserve">soil. </w:t>
      </w:r>
      <w:r w:rsidR="002059F3">
        <w:rPr>
          <w:rFonts w:ascii="Times New Roman" w:hAnsi="Times New Roman" w:cs="Times New Roman"/>
        </w:rPr>
        <w:t xml:space="preserve">Leaf predawn water potential declined to only approximately -0.6 </w:t>
      </w:r>
      <w:proofErr w:type="spellStart"/>
      <w:r w:rsidR="002059F3">
        <w:rPr>
          <w:rFonts w:ascii="Times New Roman" w:hAnsi="Times New Roman" w:cs="Times New Roman"/>
        </w:rPr>
        <w:t>MPa</w:t>
      </w:r>
      <w:proofErr w:type="spellEnd"/>
      <w:r w:rsidR="002059F3">
        <w:rPr>
          <w:rFonts w:ascii="Times New Roman" w:hAnsi="Times New Roman" w:cs="Times New Roman"/>
        </w:rPr>
        <w:t xml:space="preserve">, which is a moderate value </w:t>
      </w:r>
      <w:r w:rsidR="002059F3">
        <w:rPr>
          <w:rFonts w:ascii="Times New Roman" w:hAnsi="Times New Roman" w:cs="Times New Roman"/>
        </w:rPr>
        <w:lastRenderedPageBreak/>
        <w:t xml:space="preserve">that is not indicative of </w:t>
      </w:r>
      <w:ins w:id="69" w:author="Sebastian Pfautsch" w:date="2018-08-29T13:40:00Z">
        <w:r w:rsidR="00591041">
          <w:rPr>
            <w:rFonts w:ascii="Times New Roman" w:hAnsi="Times New Roman" w:cs="Times New Roman"/>
          </w:rPr>
          <w:t xml:space="preserve">pronounced </w:t>
        </w:r>
      </w:ins>
      <w:r w:rsidR="002059F3">
        <w:rPr>
          <w:rFonts w:ascii="Times New Roman" w:hAnsi="Times New Roman" w:cs="Times New Roman"/>
        </w:rPr>
        <w:t>water stress</w:t>
      </w:r>
      <w:r w:rsidR="00686295">
        <w:rPr>
          <w:rFonts w:ascii="Times New Roman" w:hAnsi="Times New Roman" w:cs="Times New Roman"/>
        </w:rPr>
        <w:t>; this is likely relevant to the lack of any drought effects on GPP partitioning.</w:t>
      </w:r>
      <w:r w:rsidR="002059F3">
        <w:rPr>
          <w:rFonts w:ascii="Times New Roman" w:hAnsi="Times New Roman" w:cs="Times New Roman"/>
        </w:rPr>
        <w:t xml:space="preserve"> </w:t>
      </w:r>
    </w:p>
    <w:p w14:paraId="124D4EBD" w14:textId="5051BA64" w:rsidR="005B039E" w:rsidRPr="00B256B7" w:rsidRDefault="005B039E">
      <w:pPr>
        <w:spacing w:line="360" w:lineRule="auto"/>
        <w:rPr>
          <w:rFonts w:ascii="Times New Roman" w:hAnsi="Times New Roman" w:cs="Times New Roman"/>
        </w:rPr>
      </w:pPr>
      <w:r>
        <w:rPr>
          <w:rFonts w:ascii="Times New Roman" w:hAnsi="Times New Roman" w:cs="Times New Roman"/>
        </w:rPr>
        <w:tab/>
        <w:t>The acq</w:t>
      </w:r>
      <w:r w:rsidR="00686295">
        <w:rPr>
          <w:rFonts w:ascii="Times New Roman" w:hAnsi="Times New Roman" w:cs="Times New Roman"/>
        </w:rPr>
        <w:t>uisition of deep soil water is</w:t>
      </w:r>
      <w:r>
        <w:rPr>
          <w:rFonts w:ascii="Times New Roman" w:hAnsi="Times New Roman" w:cs="Times New Roman"/>
        </w:rPr>
        <w:t xml:space="preserve"> common </w:t>
      </w:r>
      <w:r w:rsidR="00686295">
        <w:rPr>
          <w:rFonts w:ascii="Times New Roman" w:hAnsi="Times New Roman" w:cs="Times New Roman"/>
        </w:rPr>
        <w:t>across</w:t>
      </w:r>
      <w:r w:rsidR="00F53286">
        <w:rPr>
          <w:rFonts w:ascii="Times New Roman" w:hAnsi="Times New Roman" w:cs="Times New Roman"/>
        </w:rPr>
        <w:t xml:space="preserve"> ecosystems, including but not </w:t>
      </w:r>
      <w:r w:rsidR="00686295">
        <w:rPr>
          <w:rFonts w:ascii="Times New Roman" w:hAnsi="Times New Roman" w:cs="Times New Roman"/>
        </w:rPr>
        <w:t>limited</w:t>
      </w:r>
      <w:r w:rsidR="00F53286">
        <w:rPr>
          <w:rFonts w:ascii="Times New Roman" w:hAnsi="Times New Roman" w:cs="Times New Roman"/>
        </w:rPr>
        <w:t xml:space="preser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w:t>
      </w:r>
      <w:proofErr w:type="spellStart"/>
      <w:r w:rsidR="00F53286" w:rsidRPr="00F53286">
        <w:rPr>
          <w:rFonts w:ascii="Times New Roman" w:hAnsi="Times New Roman" w:cs="Times New Roman"/>
          <w:szCs w:val="24"/>
        </w:rPr>
        <w:t>Eamus</w:t>
      </w:r>
      <w:proofErr w:type="spellEnd"/>
      <w:r w:rsidR="00F53286" w:rsidRPr="00F53286">
        <w:rPr>
          <w:rFonts w:ascii="Times New Roman" w:hAnsi="Times New Roman" w:cs="Times New Roman"/>
          <w:szCs w:val="24"/>
        </w:rPr>
        <w:t xml:space="preserve">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686295">
        <w:rPr>
          <w:rFonts w:ascii="Times New Roman" w:hAnsi="Times New Roman" w:cs="Times New Roman"/>
        </w:rPr>
        <w:t>. 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ins w:id="70" w:author="Peter Reich" w:date="2018-08-30T16:16:00Z">
        <w:r w:rsidR="00BF5048">
          <w:rPr>
            <w:rFonts w:ascii="Times New Roman" w:hAnsi="Times New Roman" w:cs="Times New Roman"/>
          </w:rPr>
          <w:t xml:space="preserve">ranging from X to Y </w:t>
        </w:r>
      </w:ins>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B256B7">
        <w:rPr>
          <w:rFonts w:ascii="Times New Roman" w:hAnsi="Times New Roman" w:cs="Times New Roman"/>
        </w:rPr>
        <w:t xml:space="preserve">. Some </w:t>
      </w:r>
      <w:ins w:id="71" w:author="Sebastian Pfautsch" w:date="2018-08-29T13:41:00Z">
        <w:r w:rsidR="00591041">
          <w:rPr>
            <w:rFonts w:ascii="Times New Roman" w:hAnsi="Times New Roman" w:cs="Times New Roman"/>
          </w:rPr>
          <w:t>e</w:t>
        </w:r>
      </w:ins>
      <w:del w:id="72" w:author="Sebastian Pfautsch" w:date="2018-08-29T13:41:00Z">
        <w:r w:rsidR="00B256B7" w:rsidDel="00591041">
          <w:rPr>
            <w:rFonts w:ascii="Times New Roman" w:hAnsi="Times New Roman" w:cs="Times New Roman"/>
          </w:rPr>
          <w:delText>E</w:delText>
        </w:r>
      </w:del>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ins w:id="73" w:author="Sebastian Pfautsch" w:date="2018-08-29T13:45:00Z">
        <w:r w:rsidR="00591041">
          <w:rPr>
            <w:rFonts w:ascii="Times New Roman" w:hAnsi="Times New Roman" w:cs="Times New Roman"/>
          </w:rPr>
          <w:t xml:space="preserve"> (e.g. </w:t>
        </w:r>
        <w:commentRangeStart w:id="74"/>
        <w:proofErr w:type="spellStart"/>
        <w:r w:rsidR="00591041">
          <w:rPr>
            <w:rFonts w:ascii="Times New Roman" w:hAnsi="Times New Roman" w:cs="Times New Roman"/>
          </w:rPr>
          <w:t>Pfautsch</w:t>
        </w:r>
        <w:proofErr w:type="spellEnd"/>
        <w:r w:rsidR="00591041">
          <w:rPr>
            <w:rFonts w:ascii="Times New Roman" w:hAnsi="Times New Roman" w:cs="Times New Roman"/>
          </w:rPr>
          <w:t xml:space="preserve"> et al. 201</w:t>
        </w:r>
      </w:ins>
      <w:ins w:id="75" w:author="Sebastian Pfautsch" w:date="2018-08-29T13:47:00Z">
        <w:r w:rsidR="00591041">
          <w:rPr>
            <w:rFonts w:ascii="Times New Roman" w:hAnsi="Times New Roman" w:cs="Times New Roman"/>
          </w:rPr>
          <w:t>1</w:t>
        </w:r>
      </w:ins>
      <w:ins w:id="76" w:author="Sebastian Pfautsch" w:date="2018-08-29T13:52:00Z">
        <w:r w:rsidR="00E80ECC">
          <w:rPr>
            <w:rFonts w:ascii="Times New Roman" w:hAnsi="Times New Roman" w:cs="Times New Roman"/>
          </w:rPr>
          <w:t>, 2015</w:t>
        </w:r>
      </w:ins>
      <w:ins w:id="77" w:author="Sebastian Pfautsch" w:date="2018-08-29T13:47:00Z">
        <w:r w:rsidR="00591041">
          <w:rPr>
            <w:rFonts w:ascii="Times New Roman" w:hAnsi="Times New Roman" w:cs="Times New Roman"/>
          </w:rPr>
          <w:t>)</w:t>
        </w:r>
        <w:commentRangeEnd w:id="74"/>
        <w:r w:rsidR="00591041">
          <w:rPr>
            <w:rStyle w:val="CommentReference"/>
          </w:rPr>
          <w:commentReference w:id="74"/>
        </w:r>
      </w:ins>
      <w:r w:rsidR="0036405B">
        <w:rPr>
          <w:rFonts w:ascii="Times New Roman" w:hAnsi="Times New Roman" w:cs="Times New Roman"/>
        </w:rPr>
        <w:t>.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commentRangeStart w:id="78"/>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w:t>
      </w:r>
      <w:r w:rsidR="00686295">
        <w:rPr>
          <w:rFonts w:ascii="Times New Roman" w:hAnsi="Times New Roman" w:cs="Times New Roman"/>
        </w:rPr>
        <w:t>dwater use for transpiration</w:t>
      </w:r>
      <w:r w:rsidR="00B93F9C">
        <w:rPr>
          <w:rFonts w:ascii="Times New Roman" w:hAnsi="Times New Roman" w:cs="Times New Roman"/>
        </w:rPr>
        <w:t>, even in</w:t>
      </w:r>
      <w:r w:rsidR="00686295">
        <w:rPr>
          <w:rFonts w:ascii="Times New Roman" w:hAnsi="Times New Roman" w:cs="Times New Roman"/>
        </w:rPr>
        <w:t xml:space="preserve"> a temperate mesic environment. </w:t>
      </w:r>
      <w:commentRangeEnd w:id="78"/>
      <w:r w:rsidR="00BF5048">
        <w:rPr>
          <w:rStyle w:val="CommentReference"/>
        </w:rPr>
        <w:commentReference w:id="78"/>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aggregated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 xml:space="preserve">environmental drivers such as temperature. </w:t>
      </w:r>
      <w:commentRangeStart w:id="79"/>
      <w:r w:rsidR="002059F3">
        <w:rPr>
          <w:rFonts w:ascii="Times New Roman" w:hAnsi="Times New Roman" w:cs="Times New Roman"/>
        </w:rPr>
        <w:t>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w:t>
      </w:r>
      <w:commentRangeEnd w:id="79"/>
      <w:r w:rsidR="00413AB9">
        <w:rPr>
          <w:rStyle w:val="CommentReference"/>
        </w:rPr>
        <w:commentReference w:id="79"/>
      </w:r>
      <w:r w:rsidR="00B93F9C">
        <w:rPr>
          <w:rFonts w:ascii="Times New Roman" w:hAnsi="Times New Roman" w:cs="Times New Roman"/>
        </w:rPr>
        <w:t xml:space="preserve">However, the observations presented here are also not consistent with a dynamic C partitioning scheme based on Sprengel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w:t>
      </w:r>
      <w:commentRangeStart w:id="80"/>
      <w:r w:rsidR="002C57D4">
        <w:rPr>
          <w:rFonts w:ascii="Times New Roman" w:hAnsi="Times New Roman" w:cs="Times New Roman"/>
        </w:rPr>
        <w:t>It appears that these trees partially utilize a non-structural carbohydrate storage reserve to fuel growth and metabolism during the hot summer</w:t>
      </w:r>
      <w:commentRangeEnd w:id="80"/>
      <w:r w:rsidR="00E80ECC">
        <w:rPr>
          <w:rStyle w:val="CommentReference"/>
        </w:rPr>
        <w:commentReference w:id="80"/>
      </w:r>
      <w:r w:rsidR="002C57D4">
        <w:rPr>
          <w:rFonts w:ascii="Times New Roman" w:hAnsi="Times New Roman" w:cs="Times New Roman"/>
        </w:rPr>
        <w:t xml:space="preserve">.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lastRenderedPageBreak/>
        <w:tab/>
        <w:t>We suggest an allocation scheme that would incorporate a dynamic carbohydrate reserve and sink-oriented calculations of growth. That is, we suggest that simulations of GPP should result in C input 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w:t>
      </w:r>
      <w:commentRangeStart w:id="81"/>
      <w:r w:rsidR="003C7ECF">
        <w:rPr>
          <w:rFonts w:ascii="Times New Roman" w:hAnsi="Times New Roman" w:cs="Times New Roman"/>
        </w:rPr>
        <w:t>the current work to incorporate these concepts i</w:t>
      </w:r>
      <w:commentRangeEnd w:id="81"/>
      <w:r w:rsidR="00F05B76">
        <w:rPr>
          <w:rStyle w:val="CommentReference"/>
        </w:rPr>
        <w:commentReference w:id="81"/>
      </w:r>
      <w:r w:rsidR="003C7ECF">
        <w:rPr>
          <w:rFonts w:ascii="Times New Roman" w:hAnsi="Times New Roman" w:cs="Times New Roman"/>
        </w:rPr>
        <w:t xml:space="preserve">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94F7CB0"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w:t>
      </w:r>
      <w:ins w:id="83" w:author="Sebastian Pfautsch" w:date="2018-08-29T13:58:00Z">
        <w:r w:rsidR="00FF1160">
          <w:rPr>
            <w:rFonts w:ascii="Times New Roman" w:hAnsi="Times New Roman" w:cs="Times New Roman"/>
          </w:rPr>
          <w:t xml:space="preserve">our </w:t>
        </w:r>
      </w:ins>
      <w:r>
        <w:rPr>
          <w:rFonts w:ascii="Times New Roman" w:hAnsi="Times New Roman" w:cs="Times New Roman"/>
        </w:rPr>
        <w:t xml:space="preserve">experimental drought did not alter C partitioning. Trees utilized deep soil water </w:t>
      </w:r>
      <w:del w:id="84" w:author="Sebastian Pfautsch" w:date="2018-08-29T14:01:00Z">
        <w:r w:rsidDel="00FF1160">
          <w:rPr>
            <w:rFonts w:ascii="Times New Roman" w:hAnsi="Times New Roman" w:cs="Times New Roman"/>
          </w:rPr>
          <w:delText xml:space="preserve">to maintain transpiration, photosynthesis, and growth </w:delText>
        </w:r>
      </w:del>
      <w:r>
        <w:rPr>
          <w:rFonts w:ascii="Times New Roman" w:hAnsi="Times New Roman" w:cs="Times New Roman"/>
        </w:rPr>
        <w:t xml:space="preserve">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and thus </w:t>
      </w:r>
      <w:del w:id="85" w:author="Sebastian Pfautsch" w:date="2018-08-29T13:59:00Z">
        <w:r w:rsidR="006705C4" w:rsidDel="00FF1160">
          <w:rPr>
            <w:rFonts w:ascii="Times New Roman" w:hAnsi="Times New Roman" w:cs="Times New Roman"/>
          </w:rPr>
          <w:delText xml:space="preserve">to </w:delText>
        </w:r>
      </w:del>
      <w:r w:rsidR="006705C4">
        <w:rPr>
          <w:rFonts w:ascii="Times New Roman" w:hAnsi="Times New Roman" w:cs="Times New Roman"/>
        </w:rPr>
        <w:t>show</w:t>
      </w:r>
      <w:ins w:id="86" w:author="Sebastian Pfautsch" w:date="2018-08-29T13:59:00Z">
        <w:r w:rsidR="00FF1160">
          <w:rPr>
            <w:rFonts w:ascii="Times New Roman" w:hAnsi="Times New Roman" w:cs="Times New Roman"/>
          </w:rPr>
          <w:t>ed</w:t>
        </w:r>
      </w:ins>
      <w:r w:rsidR="006705C4">
        <w:rPr>
          <w:rFonts w:ascii="Times New Roman" w:hAnsi="Times New Roman" w:cs="Times New Roman"/>
        </w:rPr>
        <w:t xml:space="preserve"> more modest decreases </w:t>
      </w:r>
      <w:ins w:id="87" w:author="Sebastian Pfautsch" w:date="2018-08-29T14:01:00Z">
        <w:r w:rsidR="00FF1160">
          <w:rPr>
            <w:rFonts w:ascii="Times New Roman" w:hAnsi="Times New Roman" w:cs="Times New Roman"/>
          </w:rPr>
          <w:t xml:space="preserve">in transpiration, photosynthesis, and growth </w:t>
        </w:r>
      </w:ins>
      <w:r w:rsidR="001901AA">
        <w:rPr>
          <w:rFonts w:ascii="Times New Roman" w:hAnsi="Times New Roman" w:cs="Times New Roman"/>
        </w:rPr>
        <w:t>than expected</w:t>
      </w:r>
      <w:r>
        <w:rPr>
          <w:rFonts w:ascii="Times New Roman" w:hAnsi="Times New Roman" w:cs="Times New Roman"/>
        </w:rPr>
        <w:t xml:space="preserve">. </w:t>
      </w:r>
      <w:commentRangeStart w:id="88"/>
      <w:r w:rsidR="009B3A95">
        <w:rPr>
          <w:rFonts w:ascii="Times New Roman" w:hAnsi="Times New Roman" w:cs="Times New Roman"/>
        </w:rPr>
        <w:t xml:space="preserve">A change in tree C allocation has </w:t>
      </w:r>
      <w:ins w:id="89" w:author="Sebastian Pfautsch" w:date="2018-08-29T14:01:00Z">
        <w:r w:rsidR="00FF1160">
          <w:rPr>
            <w:rFonts w:ascii="Times New Roman" w:hAnsi="Times New Roman" w:cs="Times New Roman"/>
          </w:rPr>
          <w:t xml:space="preserve">important </w:t>
        </w:r>
      </w:ins>
      <w:r w:rsidR="009B3A95">
        <w:rPr>
          <w:rFonts w:ascii="Times New Roman" w:hAnsi="Times New Roman" w:cs="Times New Roman"/>
        </w:rPr>
        <w:t>implications for tree growth, forest C storage, and soil nutrient cycling in a warmer world.</w:t>
      </w:r>
      <w:commentRangeEnd w:id="88"/>
      <w:r w:rsidR="00FF1160">
        <w:rPr>
          <w:rStyle w:val="CommentReference"/>
        </w:rPr>
        <w:commentReference w:id="88"/>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058851B2"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w:t>
      </w:r>
      <w:r w:rsidR="00223EDF">
        <w:rPr>
          <w:rFonts w:ascii="Times New Roman" w:hAnsi="Times New Roman" w:cs="Times New Roman"/>
          <w:szCs w:val="24"/>
        </w:rPr>
        <w:t xml:space="preserve">Courtney </w:t>
      </w:r>
      <w:proofErr w:type="spellStart"/>
      <w:r w:rsidR="00223EDF">
        <w:rPr>
          <w:rFonts w:ascii="Times New Roman" w:hAnsi="Times New Roman" w:cs="Times New Roman"/>
          <w:szCs w:val="24"/>
        </w:rPr>
        <w:t>Campany</w:t>
      </w:r>
      <w:proofErr w:type="spellEnd"/>
      <w:r w:rsidR="00223EDF">
        <w:rPr>
          <w:rFonts w:ascii="Times New Roman" w:hAnsi="Times New Roman" w:cs="Times New Roman"/>
          <w:szCs w:val="24"/>
        </w:rPr>
        <w:t xml:space="preserve"> (Colgate University) for his measurements of fine root biomass.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roofErr w:type="spellStart"/>
            <w:r>
              <w:rPr>
                <w:rFonts w:ascii="Times New Roman" w:hAnsi="Times New Roman" w:cs="Times New Roman"/>
                <w:i/>
                <w:szCs w:val="24"/>
              </w:rPr>
              <w:t>m</w:t>
            </w:r>
            <w:r>
              <w:rPr>
                <w:rFonts w:ascii="Times New Roman" w:hAnsi="Times New Roman" w:cs="Times New Roman"/>
                <w:szCs w:val="24"/>
                <w:vertAlign w:val="subscript"/>
              </w:rPr>
              <w:t>r</w:t>
            </w:r>
            <w:proofErr w:type="spellEnd"/>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8"/>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srcRect/>
                    <a:stretch>
                      <a:fillRect/>
                    </a:stretch>
                  </pic:blipFill>
                  <pic:spPr>
                    <a:xfrm>
                      <a:off x="0" y="0"/>
                      <a:ext cx="4425972" cy="5538788"/>
                    </a:xfrm>
                    <a:prstGeom prst="rect">
                      <a:avLst/>
                    </a:prstGeom>
                    <a:ln/>
                  </pic:spPr>
                </pic:pic>
              </a:graphicData>
            </a:graphic>
          </wp:inline>
        </w:drawing>
      </w:r>
    </w:p>
    <w:p w14:paraId="186B0EC5" w14:textId="4D050D00"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xml:space="preserve">. Soil </w:t>
      </w:r>
      <w:del w:id="90" w:author="Peter Reich" w:date="2018-08-29T05:10:00Z">
        <w:r w:rsidRPr="009B00B8" w:rsidDel="0060110D">
          <w:rPr>
            <w:rFonts w:ascii="Times New Roman" w:hAnsi="Times New Roman" w:cs="Times New Roman"/>
          </w:rPr>
          <w:delText xml:space="preserve">volumetric </w:delText>
        </w:r>
      </w:del>
      <w:ins w:id="91" w:author="Peter Reich" w:date="2018-08-29T05:10:00Z">
        <w:r w:rsidR="0060110D">
          <w:rPr>
            <w:rFonts w:ascii="Times New Roman" w:hAnsi="Times New Roman" w:cs="Times New Roman"/>
          </w:rPr>
          <w:t xml:space="preserve"> </w:t>
        </w:r>
        <w:proofErr w:type="spellStart"/>
        <w:r w:rsidR="0060110D" w:rsidRPr="009B00B8">
          <w:rPr>
            <w:rFonts w:ascii="Times New Roman" w:hAnsi="Times New Roman" w:cs="Times New Roman"/>
          </w:rPr>
          <w:t>tric</w:t>
        </w:r>
        <w:proofErr w:type="spellEnd"/>
        <w:r w:rsidR="0060110D" w:rsidRPr="009B00B8">
          <w:rPr>
            <w:rFonts w:ascii="Times New Roman" w:hAnsi="Times New Roman" w:cs="Times New Roman"/>
          </w:rPr>
          <w:t xml:space="preserve"> </w:t>
        </w:r>
      </w:ins>
      <w:r w:rsidRPr="009B00B8">
        <w:rPr>
          <w:rFonts w:ascii="Times New Roman" w:hAnsi="Times New Roman" w:cs="Times New Roman"/>
        </w:rPr>
        <w:t>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2"/>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commentRangeStart w:id="92"/>
      <w:r w:rsidRPr="009B00B8">
        <w:rPr>
          <w:rFonts w:ascii="Times New Roman" w:hAnsi="Times New Roman" w:cs="Times New Roman"/>
          <w:b/>
        </w:rPr>
        <w:t xml:space="preserve">Figure </w:t>
      </w:r>
      <w:commentRangeEnd w:id="92"/>
      <w:r w:rsidR="00D366EA">
        <w:rPr>
          <w:rStyle w:val="CommentReference"/>
        </w:rPr>
        <w:commentReference w:id="92"/>
      </w:r>
      <w:r w:rsidRPr="009B00B8">
        <w:rPr>
          <w:rFonts w:ascii="Times New Roman" w:hAnsi="Times New Roman" w:cs="Times New Roman"/>
          <w:b/>
        </w:rPr>
        <w:t>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w:t>
      </w:r>
      <w:commentRangeStart w:id="93"/>
      <w:r w:rsidRPr="009B00B8">
        <w:rPr>
          <w:rFonts w:ascii="Times New Roman" w:hAnsi="Times New Roman" w:cs="Times New Roman"/>
        </w:rPr>
        <w:t>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commentRangeEnd w:id="93"/>
      <w:r w:rsidR="00D366EA">
        <w:rPr>
          <w:rStyle w:val="CommentReference"/>
        </w:rPr>
        <w:commentReference w:id="93"/>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US"/>
        </w:rPr>
        <w:lastRenderedPageBreak/>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1B58C4F5" w14:textId="3DCD91B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US"/>
        </w:rPr>
        <w:lastRenderedPageBreak/>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94"/>
      <w:r>
        <w:rPr>
          <w:rFonts w:ascii="Times New Roman" w:hAnsi="Times New Roman" w:cs="Times New Roman"/>
        </w:rPr>
        <w:t>was 0.571</w:t>
      </w:r>
      <w:commentRangeEnd w:id="94"/>
      <w:r>
        <w:rPr>
          <w:rStyle w:val="CommentReference"/>
        </w:rPr>
        <w:commentReference w:id="94"/>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7ACD6407" w14:textId="77777777" w:rsidR="00686295" w:rsidRDefault="00893DCF" w:rsidP="00686295">
      <w:pPr>
        <w:pStyle w:val="Bibliography"/>
      </w:pPr>
      <w:r>
        <w:fldChar w:fldCharType="begin"/>
      </w:r>
      <w:r w:rsidR="00E16B34">
        <w:instrText xml:space="preserve"> ADDIN ZOTERO_BIBL {"custom":[]} CSL_BIBLIOGRAPHY </w:instrText>
      </w:r>
      <w:r>
        <w:fldChar w:fldCharType="separate"/>
      </w:r>
      <w:r w:rsidR="00686295">
        <w:rPr>
          <w:b/>
          <w:bCs/>
        </w:rPr>
        <w:t>Adu</w:t>
      </w:r>
      <w:r w:rsidR="00686295">
        <w:rPr>
          <w:rFonts w:ascii="Cambria Math" w:hAnsi="Cambria Math" w:cs="Cambria Math"/>
          <w:b/>
          <w:bCs/>
        </w:rPr>
        <w:t>‐</w:t>
      </w:r>
      <w:r w:rsidR="00686295">
        <w:rPr>
          <w:b/>
          <w:bCs/>
        </w:rPr>
        <w:t>Bredu S, Hagihara A</w:t>
      </w:r>
      <w:r w:rsidR="00686295">
        <w:t xml:space="preserve">. </w:t>
      </w:r>
      <w:r w:rsidR="00686295">
        <w:rPr>
          <w:b/>
          <w:bCs/>
        </w:rPr>
        <w:t>2003</w:t>
      </w:r>
      <w:r w:rsidR="00686295">
        <w:t>. Long</w:t>
      </w:r>
      <w:r w:rsidR="00686295">
        <w:rPr>
          <w:rFonts w:ascii="Cambria Math" w:hAnsi="Cambria Math" w:cs="Cambria Math"/>
        </w:rPr>
        <w:t>‐</w:t>
      </w:r>
      <w:r w:rsidR="00686295">
        <w:t>term carbon budget of the above</w:t>
      </w:r>
      <w:r w:rsidR="00686295">
        <w:rPr>
          <w:rFonts w:ascii="Cambria Math" w:hAnsi="Cambria Math" w:cs="Cambria Math"/>
        </w:rPr>
        <w:t>‐</w:t>
      </w:r>
      <w:r w:rsidR="00686295">
        <w:t xml:space="preserve">ground parts of a young hinoki cypress (Chamaecyparis obtusa) stand. </w:t>
      </w:r>
      <w:r w:rsidR="00686295">
        <w:rPr>
          <w:i/>
          <w:iCs/>
        </w:rPr>
        <w:t>Ecological Research</w:t>
      </w:r>
      <w:r w:rsidR="00686295">
        <w:t xml:space="preserve"> </w:t>
      </w:r>
      <w:r w:rsidR="00686295">
        <w:rPr>
          <w:b/>
          <w:bCs/>
        </w:rPr>
        <w:t>18</w:t>
      </w:r>
      <w:r w:rsidR="00686295">
        <w:t>: 165–175.</w:t>
      </w:r>
    </w:p>
    <w:p w14:paraId="348365C4" w14:textId="77777777" w:rsidR="00686295" w:rsidRDefault="00686295" w:rsidP="00686295">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2FE3E88B" w14:textId="77777777" w:rsidR="00686295" w:rsidRDefault="00686295" w:rsidP="00686295">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555CFC41" w14:textId="77777777" w:rsidR="00686295" w:rsidRDefault="00686295" w:rsidP="00686295">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6B4628B2" w14:textId="77777777" w:rsidR="00686295" w:rsidRDefault="00686295" w:rsidP="00686295">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7D9421C2" w14:textId="77777777" w:rsidR="00686295" w:rsidRDefault="00686295" w:rsidP="00686295">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36DFFB4D" w14:textId="77777777" w:rsidR="00686295" w:rsidRDefault="00686295" w:rsidP="00686295">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49B87B22" w14:textId="77777777" w:rsidR="00686295" w:rsidRDefault="00686295" w:rsidP="00686295">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4558B01A" w14:textId="77777777" w:rsidR="00686295" w:rsidRDefault="00686295" w:rsidP="00686295">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7668ACBC" w14:textId="77777777" w:rsidR="00686295" w:rsidRDefault="00686295" w:rsidP="00686295">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28B79997" w14:textId="77777777" w:rsidR="00686295" w:rsidRDefault="00686295" w:rsidP="00686295">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268C01E9" w14:textId="77777777" w:rsidR="00686295" w:rsidRDefault="00686295" w:rsidP="00686295">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64320921" w14:textId="77777777" w:rsidR="00686295" w:rsidRDefault="00686295" w:rsidP="00686295">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E952DBF" w14:textId="77777777" w:rsidR="00686295" w:rsidRDefault="00686295" w:rsidP="00686295">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6C08F4C4" w14:textId="77777777" w:rsidR="00686295" w:rsidRDefault="00686295" w:rsidP="00686295">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2EA2F120" w14:textId="77777777" w:rsidR="00686295" w:rsidRDefault="00686295" w:rsidP="00686295">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3C091E16" w14:textId="77777777" w:rsidR="00686295" w:rsidRDefault="00686295" w:rsidP="00686295">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44D3F414" w14:textId="77777777" w:rsidR="00686295" w:rsidRDefault="00686295" w:rsidP="00686295">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1247850D" w14:textId="77777777" w:rsidR="00686295" w:rsidRDefault="00686295" w:rsidP="00686295">
      <w:pPr>
        <w:pStyle w:val="Bibliography"/>
      </w:pPr>
      <w:r>
        <w:rPr>
          <w:b/>
          <w:bCs/>
        </w:rPr>
        <w:t>Drake J, Tjoelker M, Aspinwall MJ</w:t>
      </w:r>
      <w:r>
        <w:t xml:space="preserve">. </w:t>
      </w:r>
      <w:r>
        <w:rPr>
          <w:b/>
          <w:bCs/>
        </w:rPr>
        <w:t>2016a</w:t>
      </w:r>
      <w:r>
        <w:t>. Drake_NewPhyt_2016_WTC3_RtoGPP_forfigshare.zip.</w:t>
      </w:r>
    </w:p>
    <w:p w14:paraId="5CC7F8C5" w14:textId="77777777" w:rsidR="00686295" w:rsidRDefault="00686295" w:rsidP="00686295">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E9F8E7B" w14:textId="77777777" w:rsidR="00686295" w:rsidRDefault="00686295" w:rsidP="00686295">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4A29FA9F" w14:textId="77777777" w:rsidR="00686295" w:rsidRDefault="00686295" w:rsidP="00686295">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47807C01" w14:textId="77777777" w:rsidR="00686295" w:rsidRDefault="00686295" w:rsidP="00686295">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27220ED4" w14:textId="77777777" w:rsidR="00686295" w:rsidRDefault="00686295" w:rsidP="00686295">
      <w:pPr>
        <w:pStyle w:val="Bibliography"/>
      </w:pPr>
      <w:r>
        <w:rPr>
          <w:b/>
          <w:bCs/>
        </w:rPr>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609F9409" w14:textId="77777777" w:rsidR="00686295" w:rsidRDefault="00686295" w:rsidP="00686295">
      <w:pPr>
        <w:pStyle w:val="Bibliography"/>
      </w:pPr>
      <w:r>
        <w:rPr>
          <w:b/>
          <w:bCs/>
        </w:rPr>
        <w:lastRenderedPageBreak/>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64FEFFE0" w14:textId="77777777" w:rsidR="00686295" w:rsidRDefault="00686295" w:rsidP="00686295">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25AB0FB7" w14:textId="77777777" w:rsidR="00686295" w:rsidRDefault="00686295" w:rsidP="00686295">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2E86A311" w14:textId="77777777" w:rsidR="00686295" w:rsidRDefault="00686295" w:rsidP="00686295">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7E2A96DE" w14:textId="77777777" w:rsidR="00686295" w:rsidRDefault="00686295" w:rsidP="00686295">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42EABEBB" w14:textId="77777777" w:rsidR="00686295" w:rsidRDefault="00686295" w:rsidP="00686295">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42A3DDFB" w14:textId="77777777" w:rsidR="00686295" w:rsidRDefault="00686295" w:rsidP="00686295">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2387BC0E" w14:textId="77777777" w:rsidR="00686295" w:rsidRDefault="00686295" w:rsidP="00686295">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29461EB5" w14:textId="77777777" w:rsidR="00686295" w:rsidRDefault="00686295" w:rsidP="00686295">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0214D362" w14:textId="77777777" w:rsidR="00686295" w:rsidRDefault="00686295" w:rsidP="00686295">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73FE10F8" w14:textId="77777777" w:rsidR="00686295" w:rsidRDefault="00686295" w:rsidP="00686295">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DDE70A" w14:textId="77777777" w:rsidR="00686295" w:rsidRDefault="00686295" w:rsidP="00686295">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7FF55F98" w14:textId="77777777" w:rsidR="00686295" w:rsidRDefault="00686295" w:rsidP="00686295">
      <w:pPr>
        <w:pStyle w:val="Bibliography"/>
      </w:pPr>
      <w:r>
        <w:rPr>
          <w:b/>
          <w:bCs/>
        </w:rPr>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036138E4" w14:textId="77777777" w:rsidR="00686295" w:rsidRDefault="00686295" w:rsidP="00686295">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43D0413E" w14:textId="77777777" w:rsidR="00686295" w:rsidRDefault="00686295" w:rsidP="00686295">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2763CD21" w14:textId="77777777" w:rsidR="00686295" w:rsidRDefault="00686295" w:rsidP="00686295">
      <w:pPr>
        <w:pStyle w:val="Bibliography"/>
      </w:pPr>
      <w:r>
        <w:rPr>
          <w:b/>
          <w:bCs/>
        </w:rPr>
        <w:lastRenderedPageBreak/>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3AC12A27" w14:textId="77777777" w:rsidR="00686295" w:rsidRDefault="00686295" w:rsidP="00686295">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1F7AF8BB" w14:textId="77777777" w:rsidR="00686295" w:rsidRDefault="00686295" w:rsidP="00686295">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4BA4DA40" w14:textId="77777777" w:rsidR="00686295" w:rsidRDefault="00686295" w:rsidP="00686295">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0E55AB8F" w14:textId="77777777" w:rsidR="00686295" w:rsidRDefault="00686295" w:rsidP="00686295">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07A34C6B" w14:textId="77777777" w:rsidR="00686295" w:rsidRDefault="00686295" w:rsidP="00686295">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1EB75294" w14:textId="77777777" w:rsidR="00686295" w:rsidRDefault="00686295" w:rsidP="00686295">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79E7C9F5" w14:textId="77777777" w:rsidR="00686295" w:rsidRDefault="00686295" w:rsidP="00686295">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4C3BC62C" w14:textId="77777777" w:rsidR="00686295" w:rsidRDefault="00686295" w:rsidP="00686295">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2C2E5DBA" w14:textId="77777777" w:rsidR="00686295" w:rsidRDefault="00686295" w:rsidP="00686295">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09CE76F3" w14:textId="77777777" w:rsidR="00686295" w:rsidRDefault="00686295" w:rsidP="00686295">
      <w:pPr>
        <w:pStyle w:val="Bibliography"/>
      </w:pPr>
      <w:r>
        <w:rPr>
          <w:b/>
          <w:bCs/>
        </w:rPr>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50B5FB9A" w14:textId="77777777" w:rsidR="00686295" w:rsidRDefault="00686295" w:rsidP="00686295">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70822D0B" w14:textId="77777777" w:rsidR="00686295" w:rsidRDefault="00686295" w:rsidP="00686295">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4D06E0A1" w14:textId="77777777" w:rsidR="00686295" w:rsidRDefault="00686295" w:rsidP="00686295">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1BE44E0B" w14:textId="77777777" w:rsidR="00686295" w:rsidRDefault="00686295" w:rsidP="00686295">
      <w:pPr>
        <w:pStyle w:val="Bibliography"/>
      </w:pPr>
      <w:r>
        <w:rPr>
          <w:b/>
          <w:bCs/>
        </w:rPr>
        <w:lastRenderedPageBreak/>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2092AF66" w14:textId="77777777" w:rsidR="00686295" w:rsidRDefault="00686295" w:rsidP="00686295">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365FA6C2" w14:textId="77777777" w:rsidR="00686295" w:rsidRDefault="00686295" w:rsidP="00686295">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0E8D3DFE" w14:textId="77777777" w:rsidR="00686295" w:rsidRDefault="00686295" w:rsidP="00686295">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5B8FE0C2" w14:textId="77777777" w:rsidR="00686295" w:rsidRDefault="00686295" w:rsidP="00686295">
      <w:pPr>
        <w:pStyle w:val="Bibliography"/>
      </w:pPr>
      <w:r>
        <w:rPr>
          <w:b/>
          <w:bCs/>
        </w:rPr>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39AE681D" w14:textId="77777777" w:rsidR="00686295" w:rsidRDefault="00686295" w:rsidP="00686295">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72DD011D" w14:textId="77777777" w:rsidR="00686295" w:rsidRDefault="00686295" w:rsidP="00686295">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2380BAE9" w14:textId="77777777" w:rsidR="00686295" w:rsidRDefault="00686295" w:rsidP="00686295">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C8F3C69" w14:textId="77777777" w:rsidR="00686295" w:rsidRDefault="00686295" w:rsidP="00686295">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3E0D51B9" w14:textId="77777777" w:rsidR="00686295" w:rsidRDefault="00686295" w:rsidP="00686295">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20050E49" w14:textId="77777777" w:rsidR="00686295" w:rsidRDefault="00686295" w:rsidP="00686295">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7D01C575" w14:textId="77777777" w:rsidR="00686295" w:rsidRDefault="00686295" w:rsidP="00686295">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48010986" w14:textId="77777777" w:rsidR="00686295" w:rsidRDefault="00686295" w:rsidP="00686295">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6AD7226F" w14:textId="77777777" w:rsidR="00686295" w:rsidRDefault="00686295" w:rsidP="00686295">
      <w:pPr>
        <w:pStyle w:val="Bibliography"/>
      </w:pPr>
      <w:r>
        <w:rPr>
          <w:b/>
          <w:bCs/>
        </w:rPr>
        <w:lastRenderedPageBreak/>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5A50E479" w14:textId="77777777" w:rsidR="00686295" w:rsidRDefault="00686295" w:rsidP="00686295">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6C59E260" w14:textId="77777777" w:rsidR="00686295" w:rsidRDefault="00686295" w:rsidP="00686295">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4F4E76B5" w14:textId="77777777" w:rsidR="00686295" w:rsidRDefault="00686295" w:rsidP="00686295">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102CE515" w14:textId="77777777" w:rsidR="00686295" w:rsidRDefault="00686295" w:rsidP="00686295">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255D1C9D" w14:textId="77777777" w:rsidR="00686295" w:rsidRDefault="00686295" w:rsidP="00686295">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01F7F8B" w14:textId="77777777" w:rsidR="00686295" w:rsidRDefault="00686295" w:rsidP="00686295">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536C9611" w14:textId="77777777" w:rsidR="00686295" w:rsidRDefault="00686295" w:rsidP="00686295">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07C5E837" w14:textId="77777777" w:rsidR="00686295" w:rsidRDefault="00686295" w:rsidP="00686295">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4E6A4645" w14:textId="77777777" w:rsidR="00686295" w:rsidRDefault="00686295" w:rsidP="00686295">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5E16990F"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ebastian Pfautsch" w:date="2018-08-29T17:24:00Z" w:initials="SP">
    <w:p w14:paraId="35A67B4D" w14:textId="0EDC01B7" w:rsidR="006F06E5" w:rsidRDefault="006F06E5">
      <w:pPr>
        <w:pStyle w:val="CommentText"/>
      </w:pPr>
      <w:r>
        <w:rPr>
          <w:rStyle w:val="CommentReference"/>
        </w:rPr>
        <w:annotationRef/>
      </w:r>
      <w:r>
        <w:t>I know, don’t laugh. It’s true, yet very hard to comprehend.</w:t>
      </w:r>
    </w:p>
  </w:comment>
  <w:comment w:id="7" w:author="Peter Reich" w:date="2018-08-29T04:42:00Z" w:initials="PR">
    <w:p w14:paraId="57859A48" w14:textId="3FFF7C41" w:rsidR="006F06E5" w:rsidRDefault="006F06E5">
      <w:pPr>
        <w:pStyle w:val="CommentText"/>
      </w:pPr>
      <w:r>
        <w:rPr>
          <w:rStyle w:val="CommentReference"/>
        </w:rPr>
        <w:annotationRef/>
      </w:r>
      <w:r>
        <w:t>Could cite Reich 2002 here as that was one long rant about these issues</w:t>
      </w:r>
    </w:p>
  </w:comment>
  <w:comment w:id="10" w:author="Sebastian Pfautsch" w:date="2018-08-29T12:42:00Z" w:initials="SP">
    <w:p w14:paraId="612313E2" w14:textId="33A61373" w:rsidR="006F06E5" w:rsidRDefault="006F06E5">
      <w:pPr>
        <w:pStyle w:val="CommentText"/>
      </w:pPr>
      <w:r>
        <w:rPr>
          <w:rStyle w:val="CommentReference"/>
        </w:rPr>
        <w:annotationRef/>
      </w:r>
      <w:r>
        <w:t>Do you mean the relationship between sapwood area and leaf area? If yes, the name is Huber, no Umlaut u.</w:t>
      </w:r>
    </w:p>
  </w:comment>
  <w:comment w:id="12" w:author="Sebastian Pfautsch" w:date="2018-08-29T12:48:00Z" w:initials="SP">
    <w:p w14:paraId="11C5DFF2" w14:textId="77777777" w:rsidR="006F06E5" w:rsidRDefault="006F06E5">
      <w:pPr>
        <w:pStyle w:val="CommentText"/>
      </w:pPr>
      <w:r>
        <w:rPr>
          <w:rStyle w:val="CommentReference"/>
        </w:rPr>
        <w:annotationRef/>
      </w:r>
      <w:r>
        <w:t>Should this specialist term be introduced?</w:t>
      </w:r>
    </w:p>
    <w:p w14:paraId="6F2CFF08" w14:textId="77777777" w:rsidR="006F06E5" w:rsidRDefault="006F06E5">
      <w:pPr>
        <w:pStyle w:val="CommentText"/>
      </w:pPr>
    </w:p>
    <w:p w14:paraId="79DEBD33" w14:textId="1D7A192B" w:rsidR="006F06E5" w:rsidRDefault="006F06E5">
      <w:pPr>
        <w:pStyle w:val="CommentText"/>
      </w:pPr>
      <w:r>
        <w:t>PR: Yes</w:t>
      </w:r>
    </w:p>
  </w:comment>
  <w:comment w:id="13" w:author="Peter Reich" w:date="2018-08-29T04:53:00Z" w:initials="PR">
    <w:p w14:paraId="4E06CE01" w14:textId="06ABB069" w:rsidR="006F06E5" w:rsidRDefault="006F06E5">
      <w:pPr>
        <w:pStyle w:val="CommentText"/>
      </w:pPr>
      <w:r>
        <w:rPr>
          <w:rStyle w:val="CommentReference"/>
        </w:rPr>
        <w:annotationRef/>
      </w:r>
      <w:r>
        <w:t>I think we need to directly show motivation and what gaps this work fills. See if you like this wording.</w:t>
      </w:r>
    </w:p>
  </w:comment>
  <w:comment w:id="29" w:author="Sebastian Pfautsch" w:date="2018-08-29T12:53:00Z" w:initials="SP">
    <w:p w14:paraId="407068A7" w14:textId="6D941DA2" w:rsidR="006F06E5" w:rsidRDefault="006F06E5">
      <w:pPr>
        <w:pStyle w:val="CommentText"/>
      </w:pPr>
      <w:r>
        <w:rPr>
          <w:rStyle w:val="CommentReference"/>
        </w:rPr>
        <w:annotationRef/>
      </w:r>
      <w:r>
        <w:t>Drake 2016b is cited here, but no 2016a is cited in the preceding text.</w:t>
      </w:r>
    </w:p>
  </w:comment>
  <w:comment w:id="33" w:author="Sebastian Pfautsch" w:date="2018-08-29T12:55:00Z" w:initials="SP">
    <w:p w14:paraId="2D2B26F0" w14:textId="7A4D5A0D" w:rsidR="006F06E5" w:rsidRDefault="006F06E5">
      <w:pPr>
        <w:pStyle w:val="CommentText"/>
      </w:pPr>
      <w:r>
        <w:rPr>
          <w:rStyle w:val="CommentReference"/>
        </w:rPr>
        <w:annotationRef/>
      </w:r>
      <w:r>
        <w:t>Groundwater?</w:t>
      </w:r>
    </w:p>
  </w:comment>
  <w:comment w:id="35" w:author="Sebastian Pfautsch" w:date="2018-08-29T12:58:00Z" w:initials="SP">
    <w:p w14:paraId="341C0B6B" w14:textId="5AEDB6AA" w:rsidR="006F06E5" w:rsidRDefault="006F06E5">
      <w:pPr>
        <w:pStyle w:val="CommentText"/>
      </w:pPr>
      <w:r>
        <w:rPr>
          <w:rStyle w:val="CommentReference"/>
        </w:rPr>
        <w:annotationRef/>
      </w:r>
      <w:r>
        <w:t>For consistency, should months be spelled out?</w:t>
      </w:r>
    </w:p>
  </w:comment>
  <w:comment w:id="36" w:author="Sebastian Pfautsch" w:date="2018-08-29T13:02:00Z" w:initials="SP">
    <w:p w14:paraId="34CD86DA" w14:textId="02EC609B" w:rsidR="006F06E5" w:rsidRDefault="006F06E5">
      <w:pPr>
        <w:pStyle w:val="CommentText"/>
      </w:pPr>
      <w:r>
        <w:rPr>
          <w:rStyle w:val="CommentReference"/>
        </w:rPr>
        <w:annotationRef/>
      </w:r>
      <w:r>
        <w:t>a or b?</w:t>
      </w:r>
    </w:p>
  </w:comment>
  <w:comment w:id="37" w:author="Sebastian Pfautsch" w:date="2018-08-29T13:05:00Z" w:initials="SP">
    <w:p w14:paraId="1C73555B" w14:textId="77777777" w:rsidR="006F06E5" w:rsidRDefault="006F06E5">
      <w:pPr>
        <w:pStyle w:val="CommentText"/>
      </w:pPr>
      <w:r>
        <w:rPr>
          <w:rStyle w:val="CommentReference"/>
        </w:rPr>
        <w:annotationRef/>
      </w:r>
      <w:r>
        <w:t xml:space="preserve">Would you move these results to the start of the Results section? </w:t>
      </w:r>
    </w:p>
    <w:p w14:paraId="016A08F7" w14:textId="77777777" w:rsidR="006F06E5" w:rsidRDefault="006F06E5">
      <w:pPr>
        <w:pStyle w:val="CommentText"/>
      </w:pPr>
    </w:p>
    <w:p w14:paraId="68521BF2" w14:textId="7491B780" w:rsidR="006F06E5" w:rsidRDefault="006F06E5">
      <w:pPr>
        <w:pStyle w:val="CommentText"/>
      </w:pPr>
      <w:r>
        <w:t>No mention of differences (or the lack of) between ambient and warmed trees…</w:t>
      </w:r>
    </w:p>
  </w:comment>
  <w:comment w:id="38" w:author="Sebastian Pfautsch" w:date="2018-08-29T13:09:00Z" w:initials="SP">
    <w:p w14:paraId="4409B8ED" w14:textId="2A2C1CBA" w:rsidR="006F06E5" w:rsidRDefault="006F06E5">
      <w:pPr>
        <w:pStyle w:val="CommentText"/>
      </w:pPr>
      <w:r>
        <w:rPr>
          <w:rStyle w:val="CommentReference"/>
        </w:rPr>
        <w:annotationRef/>
      </w:r>
      <w:r>
        <w:t>No mention of differences between ambient and warmed tree branches.</w:t>
      </w:r>
    </w:p>
  </w:comment>
  <w:comment w:id="39" w:author="Sebastian Pfautsch" w:date="2018-08-29T13:13:00Z" w:initials="SP">
    <w:p w14:paraId="7956E03C" w14:textId="6EB2BC37" w:rsidR="006F06E5" w:rsidRDefault="006F06E5">
      <w:pPr>
        <w:pStyle w:val="CommentText"/>
      </w:pPr>
      <w:r>
        <w:rPr>
          <w:rStyle w:val="CommentReference"/>
        </w:rPr>
        <w:annotationRef/>
      </w:r>
      <w:r>
        <w:t>Should panel letters be separated by a comma?</w:t>
      </w:r>
    </w:p>
  </w:comment>
  <w:comment w:id="40" w:author="Peter Reich" w:date="2018-08-29T05:01:00Z" w:initials="PR">
    <w:p w14:paraId="088C85AA" w14:textId="67E486C4" w:rsidR="006F06E5" w:rsidRDefault="006F06E5">
      <w:pPr>
        <w:pStyle w:val="CommentText"/>
      </w:pPr>
      <w:r>
        <w:rPr>
          <w:rStyle w:val="CommentReference"/>
        </w:rPr>
        <w:annotationRef/>
      </w:r>
      <w:r>
        <w:t>This is true but there are still larger differences in stem volume across T regimes, which actually seem to be getting larger. If true this bears mention – but I have a hard time reconciling the volume differences getting larger while the height converged and the diameter nearly converged in wet and did converge in dry. Double-check, as something seems not right.</w:t>
      </w:r>
    </w:p>
  </w:comment>
  <w:comment w:id="41" w:author="Peter Reich" w:date="2017-10-25T10:31:00Z" w:initials="PR">
    <w:p w14:paraId="3BD5C116" w14:textId="27F11637" w:rsidR="006F06E5" w:rsidRDefault="006F06E5">
      <w:pPr>
        <w:pStyle w:val="CommentText"/>
      </w:pPr>
      <w:r>
        <w:rPr>
          <w:rStyle w:val="CommentReference"/>
        </w:rPr>
        <w:annotationRef/>
      </w:r>
      <w:r>
        <w:t>How do these values compare to estimates made from tree growth assuming no turnover of biomass???</w:t>
      </w:r>
    </w:p>
  </w:comment>
  <w:comment w:id="42" w:author="John E. Drake" w:date="2017-12-19T16:16:00Z" w:initials="JED">
    <w:p w14:paraId="6EE69624" w14:textId="77777777" w:rsidR="006F06E5" w:rsidRDefault="006F06E5">
      <w:pPr>
        <w:pStyle w:val="CommentText"/>
      </w:pPr>
      <w:r>
        <w:rPr>
          <w:rStyle w:val="CommentReference"/>
        </w:rPr>
        <w:annotationRef/>
      </w:r>
      <w:r>
        <w:t xml:space="preserve">C uptake is a bit more than twice the rate of biomass accumulation. For example, a plot of biomass accumulation per </w:t>
      </w:r>
      <w:proofErr w:type="spellStart"/>
      <w:r>
        <w:t>fornight</w:t>
      </w:r>
      <w:proofErr w:type="spellEnd"/>
      <w:r>
        <w:t xml:space="preserve"> vs. C uptake on the fortnight has a strong positive relationship with a slope of ~0.4</w:t>
      </w:r>
    </w:p>
    <w:p w14:paraId="1F1AD56C" w14:textId="77777777" w:rsidR="006F06E5" w:rsidRDefault="006F06E5">
      <w:pPr>
        <w:pStyle w:val="CommentText"/>
      </w:pPr>
    </w:p>
    <w:p w14:paraId="7B184E47" w14:textId="1C1CEEAC" w:rsidR="006F06E5" w:rsidRDefault="006F06E5">
      <w:pPr>
        <w:pStyle w:val="CommentText"/>
      </w:pPr>
      <w:r>
        <w:t>PR: Cool! I assume this is highlighted one way or another below, but if not, it should be</w:t>
      </w:r>
    </w:p>
  </w:comment>
  <w:comment w:id="43" w:author="Sebastian Pfautsch" w:date="2018-08-29T13:16:00Z" w:initials="SP">
    <w:p w14:paraId="1B0BA01A" w14:textId="336B3188" w:rsidR="006F06E5" w:rsidRDefault="006F06E5">
      <w:pPr>
        <w:pStyle w:val="CommentText"/>
      </w:pPr>
      <w:r>
        <w:rPr>
          <w:rStyle w:val="CommentReference"/>
        </w:rPr>
        <w:annotationRef/>
      </w:r>
      <w:r>
        <w:t>Maybe better to stat that trees were not irrigated anymore? We could not withhold groundwater that was taken up by trees…</w:t>
      </w:r>
    </w:p>
  </w:comment>
  <w:comment w:id="44" w:author="Sebastian Pfautsch" w:date="2018-08-29T13:19:00Z" w:initials="SP">
    <w:p w14:paraId="18706260" w14:textId="39788009" w:rsidR="006F06E5" w:rsidRDefault="006F06E5">
      <w:pPr>
        <w:pStyle w:val="CommentText"/>
      </w:pPr>
      <w:r>
        <w:rPr>
          <w:rStyle w:val="CommentReference"/>
        </w:rPr>
        <w:annotationRef/>
      </w:r>
      <w:r>
        <w:t>Abbreviation not introduced? Necessary as it is constantly used in graphs?</w:t>
      </w:r>
    </w:p>
  </w:comment>
  <w:comment w:id="45" w:author="Aspinwall, Michael" w:date="2017-10-25T10:16:00Z" w:initials="AM">
    <w:p w14:paraId="0FEEF142" w14:textId="7FAE9560" w:rsidR="006F06E5" w:rsidRDefault="006F06E5">
      <w:pPr>
        <w:pStyle w:val="CommentText"/>
      </w:pPr>
      <w:r>
        <w:rPr>
          <w:rStyle w:val="CommentReference"/>
        </w:rPr>
        <w:annotationRef/>
      </w:r>
      <w:r>
        <w:t>I’m amazed that this treatment produced the most fine roots, and the treatment is so clear, resulting in quite shift if belowground C allocation.</w:t>
      </w:r>
    </w:p>
    <w:p w14:paraId="0738D341" w14:textId="77777777" w:rsidR="006F06E5" w:rsidRDefault="006F06E5">
      <w:pPr>
        <w:pStyle w:val="CommentText"/>
      </w:pPr>
    </w:p>
    <w:p w14:paraId="2A6653B6" w14:textId="4C90145F" w:rsidR="006F06E5" w:rsidRDefault="006F06E5">
      <w:pPr>
        <w:pStyle w:val="CommentText"/>
      </w:pPr>
      <w:r>
        <w:t>PR: agreed, but I can’t say I understand why this would occur!</w:t>
      </w:r>
    </w:p>
  </w:comment>
  <w:comment w:id="46" w:author="John E. Drake" w:date="2017-12-19T16:25:00Z" w:initials="JED">
    <w:p w14:paraId="6DFEE3E4" w14:textId="0F88995C" w:rsidR="006F06E5" w:rsidRDefault="006F06E5">
      <w:pPr>
        <w:pStyle w:val="CommentText"/>
      </w:pPr>
      <w:r>
        <w:rPr>
          <w:rStyle w:val="CommentReference"/>
        </w:rPr>
        <w:annotationRef/>
      </w:r>
      <w:r>
        <w:t>Yeah me neither!</w:t>
      </w:r>
    </w:p>
  </w:comment>
  <w:comment w:id="47" w:author="Aspinwall, Michael" w:date="2017-10-25T10:17:00Z" w:initials="AM">
    <w:p w14:paraId="0DBB51E6" w14:textId="2D7561FD" w:rsidR="006F06E5" w:rsidRDefault="006F06E5">
      <w:pPr>
        <w:pStyle w:val="CommentText"/>
      </w:pPr>
      <w:r>
        <w:rPr>
          <w:rStyle w:val="CommentReference"/>
        </w:rPr>
        <w:annotationRef/>
      </w:r>
      <w:r>
        <w:t>I think this section could condensed a little bit or made more concise. This might save some space.</w:t>
      </w:r>
    </w:p>
  </w:comment>
  <w:comment w:id="48" w:author="Sebastian Pfautsch" w:date="2018-08-29T13:21:00Z" w:initials="SP">
    <w:p w14:paraId="7CA83708" w14:textId="3B9B03C7" w:rsidR="006F06E5" w:rsidRDefault="006F06E5">
      <w:pPr>
        <w:pStyle w:val="CommentText"/>
      </w:pPr>
      <w:r>
        <w:rPr>
          <w:rStyle w:val="CommentReference"/>
        </w:rPr>
        <w:annotationRef/>
      </w:r>
      <w:r>
        <w:t>Does the soil have a wilting point? I am familiar with plant wilting points, but soils? Could be my ignorance. What is that value and how was it determined?</w:t>
      </w:r>
    </w:p>
  </w:comment>
  <w:comment w:id="50" w:author="Aspinwall, Michael" w:date="2017-10-25T10:18:00Z" w:initials="AM">
    <w:p w14:paraId="4F5397F3" w14:textId="32E0E63C" w:rsidR="006F06E5" w:rsidRDefault="006F06E5">
      <w:pPr>
        <w:pStyle w:val="CommentText"/>
      </w:pPr>
      <w:r>
        <w:rPr>
          <w:rStyle w:val="CommentReference"/>
        </w:rPr>
        <w:annotationRef/>
      </w:r>
      <w:r>
        <w:t xml:space="preserve">It sure would be nice to have some independent means of partitioning the residual into measurement error and belowground flux. That might give us improved confidence in this number, or maybe not. Is there a way to say that xx% of the residual at time point Y was attributed to belowground C flux, and XX% was attributed to measurement error? Even if </w:t>
      </w:r>
      <w:proofErr w:type="spellStart"/>
      <w:r>
        <w:t>its</w:t>
      </w:r>
      <w:proofErr w:type="spellEnd"/>
      <w:r>
        <w:t xml:space="preserve"> just one time point it might be enough to deflect some criticisms that we have little confidence in belowground C flux estimates. Just a thought.</w:t>
      </w:r>
    </w:p>
    <w:p w14:paraId="7A3AC3AF" w14:textId="77777777" w:rsidR="006F06E5" w:rsidRDefault="006F06E5">
      <w:pPr>
        <w:pStyle w:val="CommentText"/>
      </w:pPr>
    </w:p>
    <w:p w14:paraId="30728D5C" w14:textId="51C22B78" w:rsidR="006F06E5" w:rsidRDefault="006F06E5">
      <w:pPr>
        <w:pStyle w:val="CommentText"/>
      </w:pPr>
      <w:r>
        <w:t>PR: Agreed – it is hard to know just what to think of this.</w:t>
      </w:r>
    </w:p>
  </w:comment>
  <w:comment w:id="51" w:author="John E. Drake" w:date="2017-12-19T16:27:00Z" w:initials="JED">
    <w:p w14:paraId="4F1ADA97" w14:textId="77777777" w:rsidR="006F06E5" w:rsidRDefault="006F06E5">
      <w:pPr>
        <w:pStyle w:val="CommentText"/>
      </w:pPr>
      <w:r>
        <w:rPr>
          <w:rStyle w:val="CommentReference"/>
        </w:rPr>
        <w:annotationRef/>
      </w:r>
      <w:r>
        <w:t>I agree, but I don’t know how to “unpack” the residual. We don’t have independent data to do this.</w:t>
      </w:r>
    </w:p>
    <w:p w14:paraId="5308197C" w14:textId="77777777" w:rsidR="006F06E5" w:rsidRDefault="006F06E5">
      <w:pPr>
        <w:pStyle w:val="CommentText"/>
      </w:pPr>
    </w:p>
    <w:p w14:paraId="4A8389CF" w14:textId="3A23F278" w:rsidR="006F06E5" w:rsidRPr="004A2D8E" w:rsidRDefault="006F06E5">
      <w:pPr>
        <w:pStyle w:val="CommentText"/>
        <w:rPr>
          <w:color w:val="538135" w:themeColor="accent6" w:themeShade="BF"/>
        </w:rPr>
      </w:pPr>
      <w:r w:rsidRPr="004A2D8E">
        <w:rPr>
          <w:color w:val="538135" w:themeColor="accent6" w:themeShade="BF"/>
        </w:rPr>
        <w:t>SP: Would you assume the same error for all chambers? Thus, does it matter? What did your leakage tests show? I can’t remember these results.</w:t>
      </w:r>
    </w:p>
  </w:comment>
  <w:comment w:id="55" w:author="Peter Reich" w:date="2017-10-25T10:34:00Z" w:initials="PR">
    <w:p w14:paraId="1612E67D" w14:textId="2BA74A83" w:rsidR="006F06E5" w:rsidRDefault="006F06E5">
      <w:pPr>
        <w:pStyle w:val="CommentText"/>
      </w:pPr>
      <w:r>
        <w:rPr>
          <w:rStyle w:val="CommentReference"/>
        </w:rPr>
        <w:annotationRef/>
      </w:r>
      <w:r>
        <w:t>Can you show this directly? What does a scatterplot of these values for the 12 trees show?</w:t>
      </w:r>
    </w:p>
  </w:comment>
  <w:comment w:id="56" w:author="John E. Drake" w:date="2017-12-19T16:39:00Z" w:initials="JED">
    <w:p w14:paraId="52705B0A" w14:textId="59E3DF87" w:rsidR="006F06E5" w:rsidRDefault="006F06E5">
      <w:pPr>
        <w:pStyle w:val="CommentText"/>
      </w:pPr>
      <w:r>
        <w:rPr>
          <w:rStyle w:val="CommentReference"/>
        </w:rPr>
        <w:annotationRef/>
      </w:r>
      <w:r>
        <w:t xml:space="preserve">Yeah I can. I did this and added a new figure. See Fig. 7 </w:t>
      </w:r>
    </w:p>
  </w:comment>
  <w:comment w:id="57" w:author="Peter Reich" w:date="2017-10-25T10:37:00Z" w:initials="PR">
    <w:p w14:paraId="40FB6847" w14:textId="7FF7B07F" w:rsidR="006F06E5" w:rsidRDefault="006F06E5">
      <w:pPr>
        <w:pStyle w:val="CommentText"/>
      </w:pPr>
      <w:r>
        <w:rPr>
          <w:rStyle w:val="CommentReference"/>
        </w:rPr>
        <w:annotationRef/>
      </w:r>
      <w:r>
        <w:t xml:space="preserve">Should those be logged to prevent the funnel shape of the residuals which is pretty apparent??  Also in log-log space, the slope becomes meaningful…is </w:t>
      </w:r>
      <w:proofErr w:type="spellStart"/>
      <w:r>
        <w:t>ithe</w:t>
      </w:r>
      <w:proofErr w:type="spellEnd"/>
      <w:r>
        <w:t xml:space="preserve"> RMA slope less than or greater than 1:1???? That is interesting….</w:t>
      </w:r>
    </w:p>
    <w:p w14:paraId="49F244BD" w14:textId="77777777" w:rsidR="006F06E5" w:rsidRDefault="006F06E5">
      <w:pPr>
        <w:pStyle w:val="CommentText"/>
      </w:pPr>
    </w:p>
  </w:comment>
  <w:comment w:id="58" w:author="John E. Drake" w:date="2017-12-20T11:27:00Z" w:initials="JED">
    <w:p w14:paraId="01E005FD" w14:textId="018C7CE4" w:rsidR="006F06E5" w:rsidRDefault="006F06E5">
      <w:pPr>
        <w:pStyle w:val="CommentText"/>
      </w:pPr>
      <w:r>
        <w:rPr>
          <w:rStyle w:val="CommentReference"/>
        </w:rPr>
        <w:annotationRef/>
      </w:r>
      <w:r>
        <w:t>Yes I did this, and the slope was less than 1.0 at 0.57. I need some help interpreting this!</w:t>
      </w:r>
    </w:p>
  </w:comment>
  <w:comment w:id="59" w:author="Peter Reich" w:date="2018-08-30T16:06:00Z" w:initials="PR">
    <w:p w14:paraId="4763F2C0" w14:textId="1136AA1F" w:rsidR="006F06E5" w:rsidRDefault="006F06E5">
      <w:pPr>
        <w:pStyle w:val="CommentText"/>
      </w:pPr>
      <w:r>
        <w:rPr>
          <w:rStyle w:val="CommentReference"/>
        </w:rPr>
        <w:annotationRef/>
      </w:r>
      <w:r>
        <w:t>Yes, following up on SP comment; how would this mechanism come into play, given that soils were likely not warmed much below a cm or two</w:t>
      </w:r>
      <w:r w:rsidR="00362E3D">
        <w:t>? In response to SP comment, we know a lot about whether and how IR lamp warming penetrates soils (yes when bare, no when there is dense vegetation to intercept it and ET to cool the system), but not about this kind of chamber warming….</w:t>
      </w:r>
      <w:proofErr w:type="spellStart"/>
      <w:r w:rsidR="00362E3D">
        <w:t>nonethless</w:t>
      </w:r>
      <w:proofErr w:type="spellEnd"/>
      <w:r w:rsidR="00362E3D">
        <w:t xml:space="preserve"> my bet would be that soils were negligibly warmed….if so, this nutrient cycling mechanism from a warmer soil could not come into play???</w:t>
      </w:r>
    </w:p>
  </w:comment>
  <w:comment w:id="60" w:author="Sebastian Pfautsch" w:date="2018-08-29T13:31:00Z" w:initials="SP">
    <w:p w14:paraId="2CCB6E78" w14:textId="191292C0" w:rsidR="006F06E5" w:rsidRDefault="006F06E5">
      <w:pPr>
        <w:pStyle w:val="CommentText"/>
      </w:pPr>
      <w:r>
        <w:rPr>
          <w:rStyle w:val="CommentReference"/>
        </w:rPr>
        <w:annotationRef/>
      </w:r>
      <w:r>
        <w:t>Has anyone (PhD student maybe?) ever measured the effect of warming in the chambers on the soil profile? How deep did warming penetrated into soils? I would expect only a few cm, but could be wrong. Does Peter have temperature profiles for soils from his warming experiments?</w:t>
      </w:r>
    </w:p>
  </w:comment>
  <w:comment w:id="64" w:author="Peter Reich" w:date="2017-10-25T10:47:00Z" w:initials="PR">
    <w:p w14:paraId="582643F6" w14:textId="3443779B" w:rsidR="006F06E5" w:rsidRDefault="006F06E5">
      <w:pPr>
        <w:pStyle w:val="CommentText"/>
      </w:pPr>
      <w:r>
        <w:rPr>
          <w:rStyle w:val="CommentReference"/>
        </w:rPr>
        <w:annotationRef/>
      </w:r>
      <w:r>
        <w:t xml:space="preserve">Should we cite prior studies showing that under N fertilization, increases in leaf area often largely or totally dominate </w:t>
      </w:r>
      <w:proofErr w:type="spellStart"/>
      <w:r>
        <w:t>increasesin</w:t>
      </w:r>
      <w:proofErr w:type="spellEnd"/>
      <w:r>
        <w:t xml:space="preserve"> productivity compared to changes in leaf N and leaf function? There are data like this for soybean (likely other crops) going back decades, and likely in many forested systems too. So, this is only somewhat surprising.</w:t>
      </w:r>
    </w:p>
  </w:comment>
  <w:comment w:id="65" w:author="John E. Drake" w:date="2018-08-21T10:26:00Z" w:initials="JED">
    <w:p w14:paraId="2F21FFF4" w14:textId="4096812A" w:rsidR="006F06E5" w:rsidRDefault="006F06E5">
      <w:pPr>
        <w:pStyle w:val="CommentText"/>
      </w:pPr>
      <w:r>
        <w:rPr>
          <w:rStyle w:val="CommentReference"/>
        </w:rPr>
        <w:annotationRef/>
      </w:r>
      <w:r>
        <w:t>Done. If you have other (better) citations I would happily include them.</w:t>
      </w:r>
    </w:p>
  </w:comment>
  <w:comment w:id="66" w:author="Peter Reich" w:date="2018-08-30T16:10:00Z" w:initials="PR">
    <w:p w14:paraId="2BB6A885" w14:textId="7BBB5211" w:rsidR="00362E3D" w:rsidRDefault="00362E3D">
      <w:pPr>
        <w:pStyle w:val="CommentText"/>
      </w:pPr>
      <w:r>
        <w:rPr>
          <w:rStyle w:val="CommentReference"/>
        </w:rPr>
        <w:annotationRef/>
      </w:r>
      <w:r>
        <w:t>The scale of the plants is one or two orders of magnitude different but I remember from Mark’s PhD work with tiny seedlings in chambers that differences in size due to higher RGR in eCO2 BEFORE our first harvest led to continued larger plants in all subsequent harvest</w:t>
      </w:r>
      <w:r w:rsidR="00BF5048">
        <w:t xml:space="preserve">s despite common RGR at a common time thereafter. In other words a treatment only needs to stimulate more growth and thus more leaf area or </w:t>
      </w:r>
      <w:proofErr w:type="spellStart"/>
      <w:r w:rsidR="00BF5048">
        <w:t>mor</w:t>
      </w:r>
      <w:proofErr w:type="spellEnd"/>
      <w:r w:rsidR="00BF5048">
        <w:t xml:space="preserve"> allocation to leaf area for a brief period and that will have knock-on effects forever if all else remains equal thereafter. Mark, is my memory good-  and did that do similar for elevated T??</w:t>
      </w:r>
    </w:p>
  </w:comment>
  <w:comment w:id="67" w:author="Peter Reich" w:date="2018-08-30T16:14:00Z" w:initials="PR">
    <w:p w14:paraId="40F63E64" w14:textId="2884CC73" w:rsidR="00BF5048" w:rsidRDefault="00BF5048">
      <w:pPr>
        <w:pStyle w:val="CommentText"/>
      </w:pPr>
      <w:r>
        <w:rPr>
          <w:rStyle w:val="CommentReference"/>
        </w:rPr>
        <w:annotationRef/>
      </w:r>
      <w:r>
        <w:t>???? but if treatment A plants are larger than B and then both annually grow 4% the initially large will continue to be larger forever, not just during exponential growth phase…yes??</w:t>
      </w:r>
    </w:p>
  </w:comment>
  <w:comment w:id="68" w:author="Sebastian Pfautsch" w:date="2018-08-29T13:40:00Z" w:initials="SP">
    <w:p w14:paraId="0E7CF86D" w14:textId="7CD009D4" w:rsidR="006F06E5" w:rsidRDefault="006F06E5">
      <w:pPr>
        <w:pStyle w:val="CommentText"/>
      </w:pPr>
      <w:r>
        <w:rPr>
          <w:rStyle w:val="CommentReference"/>
        </w:rPr>
        <w:annotationRef/>
      </w:r>
      <w:r>
        <w:t>In soil below the cemented layer? Or below 100 cm?</w:t>
      </w:r>
    </w:p>
  </w:comment>
  <w:comment w:id="74" w:author="Sebastian Pfautsch" w:date="2018-08-29T13:47:00Z" w:initials="SP">
    <w:p w14:paraId="2094E702" w14:textId="36AD44D7" w:rsidR="006F06E5" w:rsidRDefault="006F06E5">
      <w:pPr>
        <w:pStyle w:val="CommentText"/>
      </w:pPr>
      <w:r>
        <w:rPr>
          <w:rStyle w:val="CommentReference"/>
        </w:rPr>
        <w:annotationRef/>
      </w:r>
      <w:r>
        <w:t>Maybe include?</w:t>
      </w:r>
    </w:p>
    <w:p w14:paraId="7707EC36" w14:textId="2C82B8E0" w:rsidR="006F06E5" w:rsidRDefault="006F06E5">
      <w:pPr>
        <w:pStyle w:val="CommentText"/>
      </w:pPr>
      <w:r>
        <w:t>Published in Tree Physiology 31: 1041-1051 (2011) and Ecohydrology 8: 642-651 (2015).</w:t>
      </w:r>
    </w:p>
  </w:comment>
  <w:comment w:id="78" w:author="Peter Reich" w:date="2018-08-30T16:17:00Z" w:initials="PR">
    <w:p w14:paraId="7BBEA196" w14:textId="68796362" w:rsidR="00BF5048" w:rsidRDefault="00BF5048">
      <w:pPr>
        <w:pStyle w:val="CommentText"/>
      </w:pPr>
      <w:r>
        <w:rPr>
          <w:rStyle w:val="CommentReference"/>
        </w:rPr>
        <w:annotationRef/>
      </w:r>
      <w:r>
        <w:t xml:space="preserve">Is this </w:t>
      </w:r>
      <w:r w:rsidR="00F05B76">
        <w:t xml:space="preserve">(or the take-home message) </w:t>
      </w:r>
      <w:r>
        <w:t xml:space="preserve">somehow different from the </w:t>
      </w:r>
      <w:r w:rsidR="00F05B76">
        <w:t>first two sentences of the paragraph?  If not, merge?</w:t>
      </w:r>
    </w:p>
  </w:comment>
  <w:comment w:id="79" w:author="Peter Reich" w:date="2017-10-25T11:06:00Z" w:initials="PR">
    <w:p w14:paraId="6E5777AD" w14:textId="30AFA837" w:rsidR="006F06E5" w:rsidRDefault="006F06E5">
      <w:pPr>
        <w:pStyle w:val="CommentText"/>
      </w:pPr>
      <w:r>
        <w:rPr>
          <w:rStyle w:val="CommentReference"/>
        </w:rPr>
        <w:annotationRef/>
      </w:r>
      <w:r>
        <w:t>Would it be more consistent at longer-term scales like annual than at daily or monthly or seasonal scales? Whatever the answer, might be worth saying.</w:t>
      </w:r>
    </w:p>
  </w:comment>
  <w:comment w:id="80" w:author="Sebastian Pfautsch" w:date="2018-08-29T13:55:00Z" w:initials="SP">
    <w:p w14:paraId="18C0133E" w14:textId="789CD82E" w:rsidR="006F06E5" w:rsidRDefault="006F06E5">
      <w:pPr>
        <w:pStyle w:val="CommentText"/>
      </w:pPr>
      <w:r>
        <w:rPr>
          <w:rStyle w:val="CommentReference"/>
        </w:rPr>
        <w:annotationRef/>
      </w:r>
      <w:r>
        <w:t xml:space="preserve">Based on results of the girdling study, it seems reasonable to assume pronounced use of carbohydrates also involved in osmotic regulation. Others have observed that too. Should a few words be added to acknowledge the role of NSC as </w:t>
      </w:r>
      <w:proofErr w:type="spellStart"/>
      <w:r>
        <w:t>osmotica</w:t>
      </w:r>
      <w:proofErr w:type="spellEnd"/>
      <w:r>
        <w:t>?</w:t>
      </w:r>
    </w:p>
  </w:comment>
  <w:comment w:id="81" w:author="Peter Reich" w:date="2018-08-30T16:19:00Z" w:initials="PR">
    <w:p w14:paraId="374ACCB8" w14:textId="1526FDE9" w:rsidR="00F05B76" w:rsidRDefault="00F05B76">
      <w:pPr>
        <w:pStyle w:val="CommentText"/>
      </w:pPr>
      <w:r>
        <w:rPr>
          <w:rStyle w:val="CommentReference"/>
        </w:rPr>
        <w:annotationRef/>
      </w:r>
      <w:proofErr w:type="spellStart"/>
      <w:r>
        <w:t>Awk</w:t>
      </w:r>
      <w:proofErr w:type="spellEnd"/>
      <w:r>
        <w:t>?? Do you mean recognize th</w:t>
      </w:r>
      <w:bookmarkStart w:id="82" w:name="_GoBack"/>
      <w:bookmarkEnd w:id="82"/>
      <w:r>
        <w:t xml:space="preserve">at others are on the same track? </w:t>
      </w:r>
      <w:proofErr w:type="spellStart"/>
      <w:r>
        <w:t>Oif</w:t>
      </w:r>
      <w:proofErr w:type="spellEnd"/>
      <w:r>
        <w:t xml:space="preserve"> so make that clearer</w:t>
      </w:r>
    </w:p>
  </w:comment>
  <w:comment w:id="88" w:author="Sebastian Pfautsch" w:date="2018-08-29T14:01:00Z" w:initials="SP">
    <w:p w14:paraId="7544921B" w14:textId="709E73C6" w:rsidR="006F06E5" w:rsidRDefault="006F06E5">
      <w:pPr>
        <w:pStyle w:val="CommentText"/>
      </w:pPr>
      <w:r>
        <w:rPr>
          <w:rStyle w:val="CommentReference"/>
        </w:rPr>
        <w:annotationRef/>
      </w:r>
      <w:r>
        <w:t>Could you name the most important implication?</w:t>
      </w:r>
    </w:p>
  </w:comment>
  <w:comment w:id="92" w:author="Aspinwall, Michael" w:date="2017-10-25T10:23:00Z" w:initials="AM">
    <w:p w14:paraId="5F3C2A4D" w14:textId="24EDEAF7" w:rsidR="006F06E5" w:rsidRDefault="006F06E5">
      <w:pPr>
        <w:pStyle w:val="CommentText"/>
      </w:pPr>
      <w:r>
        <w:rPr>
          <w:rStyle w:val="CommentReference"/>
        </w:rPr>
        <w:annotationRef/>
      </w:r>
      <w:r>
        <w:t xml:space="preserve">You </w:t>
      </w:r>
    </w:p>
  </w:comment>
  <w:comment w:id="93" w:author="Aspinwall, Michael" w:date="2017-10-25T10:24:00Z" w:initials="AM">
    <w:p w14:paraId="274187A3" w14:textId="334159CE" w:rsidR="006F06E5" w:rsidRDefault="006F06E5">
      <w:pPr>
        <w:pStyle w:val="CommentText"/>
      </w:pPr>
      <w:r>
        <w:rPr>
          <w:rStyle w:val="CommentReference"/>
        </w:rPr>
        <w:annotationRef/>
      </w:r>
      <w:r>
        <w:t>Might want the units on the y-axis, which would save words in the legend.</w:t>
      </w:r>
    </w:p>
  </w:comment>
  <w:comment w:id="94" w:author="John E. Drake" w:date="2017-12-20T11:23:00Z" w:initials="JED">
    <w:p w14:paraId="77475B81" w14:textId="7B3DAA78" w:rsidR="006F06E5" w:rsidRDefault="006F06E5">
      <w:pPr>
        <w:pStyle w:val="CommentText"/>
      </w:pPr>
      <w:r>
        <w:rPr>
          <w:rStyle w:val="CommentReference"/>
        </w:rPr>
        <w:annotationRef/>
      </w:r>
      <w:r>
        <w:t>The slope is clearly less than 1.0. What does this mean? Does it mean that growth respiration is a smaller fraction of growth as growth 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A67B4D" w15:done="0"/>
  <w15:commentEx w15:paraId="57859A48" w15:done="0"/>
  <w15:commentEx w15:paraId="612313E2" w15:done="0"/>
  <w15:commentEx w15:paraId="79DEBD33" w15:done="0"/>
  <w15:commentEx w15:paraId="4E06CE01" w15:done="0"/>
  <w15:commentEx w15:paraId="407068A7" w15:done="0"/>
  <w15:commentEx w15:paraId="2D2B26F0" w15:done="0"/>
  <w15:commentEx w15:paraId="341C0B6B" w15:done="0"/>
  <w15:commentEx w15:paraId="34CD86DA" w15:done="0"/>
  <w15:commentEx w15:paraId="68521BF2" w15:done="0"/>
  <w15:commentEx w15:paraId="4409B8ED" w15:done="0"/>
  <w15:commentEx w15:paraId="7956E03C" w15:done="0"/>
  <w15:commentEx w15:paraId="088C85AA" w15:done="0"/>
  <w15:commentEx w15:paraId="3BD5C116" w15:done="0"/>
  <w15:commentEx w15:paraId="7B184E47" w15:paraIdParent="3BD5C116" w15:done="0"/>
  <w15:commentEx w15:paraId="1B0BA01A" w15:done="0"/>
  <w15:commentEx w15:paraId="18706260" w15:done="0"/>
  <w15:commentEx w15:paraId="2A6653B6" w15:done="0"/>
  <w15:commentEx w15:paraId="6DFEE3E4" w15:paraIdParent="2A6653B6" w15:done="0"/>
  <w15:commentEx w15:paraId="0DBB51E6" w15:done="0"/>
  <w15:commentEx w15:paraId="7CA83708" w15:done="0"/>
  <w15:commentEx w15:paraId="30728D5C" w15:done="0"/>
  <w15:commentEx w15:paraId="4A8389CF" w15:paraIdParent="30728D5C" w15:done="0"/>
  <w15:commentEx w15:paraId="1612E67D" w15:done="0"/>
  <w15:commentEx w15:paraId="52705B0A" w15:paraIdParent="1612E67D" w15:done="0"/>
  <w15:commentEx w15:paraId="49F244BD" w15:done="0"/>
  <w15:commentEx w15:paraId="01E005FD" w15:paraIdParent="49F244BD" w15:done="0"/>
  <w15:commentEx w15:paraId="4763F2C0" w15:done="0"/>
  <w15:commentEx w15:paraId="2CCB6E78" w15:done="0"/>
  <w15:commentEx w15:paraId="582643F6" w15:done="0"/>
  <w15:commentEx w15:paraId="2F21FFF4" w15:paraIdParent="582643F6" w15:done="0"/>
  <w15:commentEx w15:paraId="2BB6A885" w15:done="0"/>
  <w15:commentEx w15:paraId="40F63E64" w15:done="0"/>
  <w15:commentEx w15:paraId="0E7CF86D" w15:done="0"/>
  <w15:commentEx w15:paraId="7707EC36" w15:done="0"/>
  <w15:commentEx w15:paraId="7BBEA196" w15:done="0"/>
  <w15:commentEx w15:paraId="6E5777AD" w15:done="0"/>
  <w15:commentEx w15:paraId="18C0133E" w15:done="0"/>
  <w15:commentEx w15:paraId="374ACCB8" w15:done="0"/>
  <w15:commentEx w15:paraId="7544921B" w15:done="0"/>
  <w15:commentEx w15:paraId="5F3C2A4D" w15:done="0"/>
  <w15:commentEx w15:paraId="274187A3" w15:done="0"/>
  <w15:commentEx w15:paraId="77475B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67B4D" w16cid:durableId="1F315534"/>
  <w16cid:commentId w16cid:paraId="57859A48" w16cid:durableId="1F30A2CB"/>
  <w16cid:commentId w16cid:paraId="612313E2" w16cid:durableId="1F31131A"/>
  <w16cid:commentId w16cid:paraId="79DEBD33" w16cid:durableId="1F31148E"/>
  <w16cid:commentId w16cid:paraId="4E06CE01" w16cid:durableId="1F30A52D"/>
  <w16cid:commentId w16cid:paraId="407068A7" w16cid:durableId="1F3115CE"/>
  <w16cid:commentId w16cid:paraId="2D2B26F0" w16cid:durableId="1F31163C"/>
  <w16cid:commentId w16cid:paraId="341C0B6B" w16cid:durableId="1F3116FE"/>
  <w16cid:commentId w16cid:paraId="34CD86DA" w16cid:durableId="1F311802"/>
  <w16cid:commentId w16cid:paraId="68521BF2" w16cid:durableId="1F311897"/>
  <w16cid:commentId w16cid:paraId="4409B8ED" w16cid:durableId="1F3119A0"/>
  <w16cid:commentId w16cid:paraId="7956E03C" w16cid:durableId="1F311A70"/>
  <w16cid:commentId w16cid:paraId="088C85AA" w16cid:durableId="1F30A740"/>
  <w16cid:commentId w16cid:paraId="3BD5C116" w16cid:durableId="1F27A1D6"/>
  <w16cid:commentId w16cid:paraId="7B184E47" w16cid:durableId="1F27A1D7"/>
  <w16cid:commentId w16cid:paraId="1B0BA01A" w16cid:durableId="1F311B1C"/>
  <w16cid:commentId w16cid:paraId="18706260" w16cid:durableId="1F311BE7"/>
  <w16cid:commentId w16cid:paraId="2A6653B6" w16cid:durableId="1F27A1D8"/>
  <w16cid:commentId w16cid:paraId="6DFEE3E4" w16cid:durableId="1F27A1D9"/>
  <w16cid:commentId w16cid:paraId="0DBB51E6" w16cid:durableId="1F27A1DA"/>
  <w16cid:commentId w16cid:paraId="7CA83708" w16cid:durableId="1F311C3C"/>
  <w16cid:commentId w16cid:paraId="30728D5C" w16cid:durableId="1F27A1DB"/>
  <w16cid:commentId w16cid:paraId="4A8389CF" w16cid:durableId="1F27A1DC"/>
  <w16cid:commentId w16cid:paraId="1612E67D" w16cid:durableId="1F27A1DD"/>
  <w16cid:commentId w16cid:paraId="52705B0A" w16cid:durableId="1F27A1DE"/>
  <w16cid:commentId w16cid:paraId="49F244BD" w16cid:durableId="1F27A1DF"/>
  <w16cid:commentId w16cid:paraId="01E005FD" w16cid:durableId="1F27A1E0"/>
  <w16cid:commentId w16cid:paraId="4763F2C0" w16cid:durableId="1F32947E"/>
  <w16cid:commentId w16cid:paraId="2CCB6E78" w16cid:durableId="1F311EB4"/>
  <w16cid:commentId w16cid:paraId="582643F6" w16cid:durableId="1F27A1E1"/>
  <w16cid:commentId w16cid:paraId="2F21FFF4" w16cid:durableId="1F27A1E2"/>
  <w16cid:commentId w16cid:paraId="2BB6A885" w16cid:durableId="1F329588"/>
  <w16cid:commentId w16cid:paraId="40F63E64" w16cid:durableId="1F32964A"/>
  <w16cid:commentId w16cid:paraId="0E7CF86D" w16cid:durableId="1F3120B5"/>
  <w16cid:commentId w16cid:paraId="7707EC36" w16cid:durableId="1F312273"/>
  <w16cid:commentId w16cid:paraId="7BBEA196" w16cid:durableId="1F329702"/>
  <w16cid:commentId w16cid:paraId="6E5777AD" w16cid:durableId="1F27A1E3"/>
  <w16cid:commentId w16cid:paraId="18C0133E" w16cid:durableId="1F31244A"/>
  <w16cid:commentId w16cid:paraId="374ACCB8" w16cid:durableId="1F32978F"/>
  <w16cid:commentId w16cid:paraId="7544921B" w16cid:durableId="1F3125CF"/>
  <w16cid:commentId w16cid:paraId="5F3C2A4D" w16cid:durableId="1F27A1E4"/>
  <w16cid:commentId w16cid:paraId="274187A3" w16cid:durableId="1F27A1E5"/>
  <w16cid:commentId w16cid:paraId="77475B81" w16cid:durableId="1F27A1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imesNewRoman">
    <w:altName w:val="MS Gothic"/>
    <w:panose1 w:val="020B0604020202020204"/>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bastian Pfautsch">
    <w15:presenceInfo w15:providerId="Windows Live" w15:userId="197748c7-a0f6-44ab-a60f-af3a7b91590a"/>
  </w15:person>
  <w15:person w15:author="Peter Reich">
    <w15:presenceInfo w15:providerId="Windows Live" w15:userId="f5db254c-b025-4aba-b608-9cc3500cc252"/>
  </w15:person>
  <w15:person w15:author="John E. Drake">
    <w15:presenceInfo w15:providerId="AD" w15:userId="S-1-5-21-2131559260-2045905398-530207130-30932"/>
  </w15:person>
  <w15:person w15:author="Aspinwall, Michael">
    <w15:presenceInfo w15:providerId="AD" w15:userId="S-1-5-21-2133283647-1346381542-622671684-374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E99"/>
    <w:rsid w:val="00041A46"/>
    <w:rsid w:val="00085268"/>
    <w:rsid w:val="000A7F8C"/>
    <w:rsid w:val="000C4DA0"/>
    <w:rsid w:val="000E10B6"/>
    <w:rsid w:val="000F67B0"/>
    <w:rsid w:val="00126292"/>
    <w:rsid w:val="001477B8"/>
    <w:rsid w:val="0018556E"/>
    <w:rsid w:val="001901AA"/>
    <w:rsid w:val="001938F3"/>
    <w:rsid w:val="001A73B1"/>
    <w:rsid w:val="001E3A64"/>
    <w:rsid w:val="002026BB"/>
    <w:rsid w:val="00204407"/>
    <w:rsid w:val="002059F3"/>
    <w:rsid w:val="00223EDF"/>
    <w:rsid w:val="00243EE9"/>
    <w:rsid w:val="0026339A"/>
    <w:rsid w:val="00267E6A"/>
    <w:rsid w:val="0027297F"/>
    <w:rsid w:val="00276682"/>
    <w:rsid w:val="002B64EA"/>
    <w:rsid w:val="002C57D4"/>
    <w:rsid w:val="002D3A6D"/>
    <w:rsid w:val="002F02DD"/>
    <w:rsid w:val="0031020E"/>
    <w:rsid w:val="0031375E"/>
    <w:rsid w:val="00316973"/>
    <w:rsid w:val="00341F60"/>
    <w:rsid w:val="00362E3D"/>
    <w:rsid w:val="0036405B"/>
    <w:rsid w:val="00373BB6"/>
    <w:rsid w:val="00374242"/>
    <w:rsid w:val="003B24EB"/>
    <w:rsid w:val="003C7ECF"/>
    <w:rsid w:val="003E059E"/>
    <w:rsid w:val="003F1B20"/>
    <w:rsid w:val="003F4DBD"/>
    <w:rsid w:val="003F4F4E"/>
    <w:rsid w:val="00413AB9"/>
    <w:rsid w:val="00414649"/>
    <w:rsid w:val="004344F6"/>
    <w:rsid w:val="00436786"/>
    <w:rsid w:val="0044491D"/>
    <w:rsid w:val="004515F9"/>
    <w:rsid w:val="00457427"/>
    <w:rsid w:val="00461ED8"/>
    <w:rsid w:val="00464464"/>
    <w:rsid w:val="00484096"/>
    <w:rsid w:val="004A01B1"/>
    <w:rsid w:val="004A2D8E"/>
    <w:rsid w:val="004A7BDD"/>
    <w:rsid w:val="004B1B53"/>
    <w:rsid w:val="004C6AA8"/>
    <w:rsid w:val="004D5138"/>
    <w:rsid w:val="00525B1E"/>
    <w:rsid w:val="00527DBF"/>
    <w:rsid w:val="00555290"/>
    <w:rsid w:val="00563E99"/>
    <w:rsid w:val="005810B3"/>
    <w:rsid w:val="00591041"/>
    <w:rsid w:val="005B039E"/>
    <w:rsid w:val="005B551F"/>
    <w:rsid w:val="005E3E41"/>
    <w:rsid w:val="0060110D"/>
    <w:rsid w:val="0060244C"/>
    <w:rsid w:val="00625974"/>
    <w:rsid w:val="006264A8"/>
    <w:rsid w:val="006327C0"/>
    <w:rsid w:val="006705C4"/>
    <w:rsid w:val="00686295"/>
    <w:rsid w:val="00695C4F"/>
    <w:rsid w:val="006B3BED"/>
    <w:rsid w:val="006C3737"/>
    <w:rsid w:val="006E561C"/>
    <w:rsid w:val="006F06E5"/>
    <w:rsid w:val="006F12C0"/>
    <w:rsid w:val="007060C1"/>
    <w:rsid w:val="00721B7D"/>
    <w:rsid w:val="00732153"/>
    <w:rsid w:val="00732244"/>
    <w:rsid w:val="00743AA6"/>
    <w:rsid w:val="0076210D"/>
    <w:rsid w:val="007A4147"/>
    <w:rsid w:val="007E244A"/>
    <w:rsid w:val="0086354F"/>
    <w:rsid w:val="0089177E"/>
    <w:rsid w:val="00893DCF"/>
    <w:rsid w:val="008B0C63"/>
    <w:rsid w:val="008C2121"/>
    <w:rsid w:val="008F42FF"/>
    <w:rsid w:val="008F5C2F"/>
    <w:rsid w:val="00923D4E"/>
    <w:rsid w:val="009322CF"/>
    <w:rsid w:val="009526C3"/>
    <w:rsid w:val="009718A1"/>
    <w:rsid w:val="0097431D"/>
    <w:rsid w:val="009B00B8"/>
    <w:rsid w:val="009B3A95"/>
    <w:rsid w:val="009C2E18"/>
    <w:rsid w:val="009C5D79"/>
    <w:rsid w:val="00A2115E"/>
    <w:rsid w:val="00A21760"/>
    <w:rsid w:val="00A663C4"/>
    <w:rsid w:val="00AA3255"/>
    <w:rsid w:val="00AC014C"/>
    <w:rsid w:val="00AC6162"/>
    <w:rsid w:val="00AF22CC"/>
    <w:rsid w:val="00AF638F"/>
    <w:rsid w:val="00B06987"/>
    <w:rsid w:val="00B12397"/>
    <w:rsid w:val="00B15F46"/>
    <w:rsid w:val="00B20CE7"/>
    <w:rsid w:val="00B256B7"/>
    <w:rsid w:val="00B66B6F"/>
    <w:rsid w:val="00B93F9C"/>
    <w:rsid w:val="00BB7C40"/>
    <w:rsid w:val="00BE6DD0"/>
    <w:rsid w:val="00BF5048"/>
    <w:rsid w:val="00C051E1"/>
    <w:rsid w:val="00C443D6"/>
    <w:rsid w:val="00C557CE"/>
    <w:rsid w:val="00C9473E"/>
    <w:rsid w:val="00CA1577"/>
    <w:rsid w:val="00CA428E"/>
    <w:rsid w:val="00CA53D2"/>
    <w:rsid w:val="00CB247B"/>
    <w:rsid w:val="00CD37C9"/>
    <w:rsid w:val="00CE00C3"/>
    <w:rsid w:val="00CE36B2"/>
    <w:rsid w:val="00CF1EF8"/>
    <w:rsid w:val="00CF7FA5"/>
    <w:rsid w:val="00D30653"/>
    <w:rsid w:val="00D366EA"/>
    <w:rsid w:val="00D3799D"/>
    <w:rsid w:val="00D41597"/>
    <w:rsid w:val="00D52565"/>
    <w:rsid w:val="00DA7276"/>
    <w:rsid w:val="00DE74F4"/>
    <w:rsid w:val="00DF42ED"/>
    <w:rsid w:val="00E00B3B"/>
    <w:rsid w:val="00E16B34"/>
    <w:rsid w:val="00E24AF9"/>
    <w:rsid w:val="00E54300"/>
    <w:rsid w:val="00E614FF"/>
    <w:rsid w:val="00E7094F"/>
    <w:rsid w:val="00E70CF7"/>
    <w:rsid w:val="00E80ECC"/>
    <w:rsid w:val="00E92963"/>
    <w:rsid w:val="00EA2D30"/>
    <w:rsid w:val="00EC30F0"/>
    <w:rsid w:val="00EC3235"/>
    <w:rsid w:val="00F03DDB"/>
    <w:rsid w:val="00F05B76"/>
    <w:rsid w:val="00F341AE"/>
    <w:rsid w:val="00F53286"/>
    <w:rsid w:val="00F55024"/>
    <w:rsid w:val="00F55712"/>
    <w:rsid w:val="00F661B4"/>
    <w:rsid w:val="00F70B31"/>
    <w:rsid w:val="00F87F40"/>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34</Pages>
  <Words>50854</Words>
  <Characters>289869</Characters>
  <Application>Microsoft Office Word</Application>
  <DocSecurity>0</DocSecurity>
  <Lines>2415</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Peter Reich</cp:lastModifiedBy>
  <cp:revision>5</cp:revision>
  <dcterms:created xsi:type="dcterms:W3CDTF">2018-08-29T09:53:00Z</dcterms:created>
  <dcterms:modified xsi:type="dcterms:W3CDTF">2018-08-30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qubb3qhZ"/&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